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8FC908" w14:textId="3C1D0EE3" w:rsidR="00046188" w:rsidRPr="007963BD" w:rsidRDefault="00046188">
      <w:pPr>
        <w:rPr>
          <w:rFonts w:asciiTheme="minorHAnsi" w:hAnsiTheme="minorHAnsi" w:cstheme="minorHAnsi"/>
          <w:b/>
          <w:bCs/>
        </w:rPr>
      </w:pPr>
      <w:bookmarkStart w:id="0" w:name="_Hlk157089589"/>
    </w:p>
    <w:p w14:paraId="4675BF2A" w14:textId="77777777" w:rsidR="00046188" w:rsidRPr="007963BD" w:rsidRDefault="00046188">
      <w:pPr>
        <w:rPr>
          <w:rFonts w:asciiTheme="minorHAnsi" w:hAnsiTheme="minorHAnsi" w:cstheme="minorHAnsi"/>
          <w:b/>
          <w:bCs/>
        </w:rPr>
      </w:pPr>
    </w:p>
    <w:p w14:paraId="21CD997C" w14:textId="01042B0E" w:rsidR="00F546C4" w:rsidRPr="007963BD" w:rsidRDefault="0047154F">
      <w:pPr>
        <w:rPr>
          <w:rFonts w:asciiTheme="minorHAnsi" w:hAnsiTheme="minorHAnsi" w:cstheme="minorHAnsi"/>
          <w:b/>
          <w:bCs/>
        </w:rPr>
      </w:pPr>
      <w:r w:rsidRPr="007963BD">
        <w:rPr>
          <w:rFonts w:asciiTheme="minorHAnsi" w:hAnsiTheme="minorHAnsi" w:cstheme="minorHAnsi"/>
          <w:b/>
          <w:bCs/>
        </w:rPr>
        <w:t>Fracture Evaluation Management &amp; Understanding Research (FEMUR)</w:t>
      </w:r>
      <w:bookmarkEnd w:id="0"/>
      <w:r w:rsidR="003661B9" w:rsidRPr="007963BD">
        <w:rPr>
          <w:rFonts w:asciiTheme="minorHAnsi" w:hAnsiTheme="minorHAnsi" w:cstheme="minorHAnsi"/>
          <w:b/>
          <w:bCs/>
        </w:rPr>
        <w:t xml:space="preserve">: A prospective </w:t>
      </w:r>
      <w:r w:rsidRPr="007963BD">
        <w:rPr>
          <w:rFonts w:asciiTheme="minorHAnsi" w:hAnsiTheme="minorHAnsi" w:cstheme="minorHAnsi"/>
          <w:b/>
          <w:bCs/>
        </w:rPr>
        <w:t xml:space="preserve">global </w:t>
      </w:r>
      <w:r w:rsidR="003661B9" w:rsidRPr="007963BD">
        <w:rPr>
          <w:rFonts w:asciiTheme="minorHAnsi" w:hAnsiTheme="minorHAnsi" w:cstheme="minorHAnsi"/>
          <w:b/>
          <w:bCs/>
        </w:rPr>
        <w:t>cohort study</w:t>
      </w:r>
      <w:r w:rsidR="0075215E" w:rsidRPr="007963BD">
        <w:rPr>
          <w:rFonts w:asciiTheme="minorHAnsi" w:hAnsiTheme="minorHAnsi" w:cstheme="minorHAnsi"/>
          <w:b/>
          <w:bCs/>
        </w:rPr>
        <w:t xml:space="preserve"> </w:t>
      </w:r>
    </w:p>
    <w:p w14:paraId="6785F712" w14:textId="77777777" w:rsidR="00F546C4" w:rsidRPr="007963BD" w:rsidRDefault="00F546C4">
      <w:pPr>
        <w:rPr>
          <w:rFonts w:asciiTheme="minorHAnsi" w:hAnsiTheme="minorHAnsi" w:cstheme="minorHAnsi"/>
          <w:b/>
          <w:bCs/>
        </w:rPr>
      </w:pPr>
    </w:p>
    <w:p w14:paraId="19646341" w14:textId="77777777" w:rsidR="00F546C4" w:rsidRPr="007963BD" w:rsidRDefault="003661B9">
      <w:pPr>
        <w:rPr>
          <w:rFonts w:asciiTheme="minorHAnsi" w:hAnsiTheme="minorHAnsi" w:cstheme="minorHAnsi"/>
          <w:b/>
          <w:bCs/>
        </w:rPr>
      </w:pPr>
      <w:r w:rsidRPr="007963BD">
        <w:rPr>
          <w:rFonts w:asciiTheme="minorHAnsi" w:hAnsiTheme="minorHAnsi" w:cstheme="minorHAnsi"/>
          <w:b/>
          <w:bCs/>
        </w:rPr>
        <w:t>Background</w:t>
      </w:r>
    </w:p>
    <w:p w14:paraId="7A3DBAC0" w14:textId="77777777" w:rsidR="003175EA" w:rsidRPr="007963BD" w:rsidRDefault="003175EA" w:rsidP="003175EA">
      <w:pPr>
        <w:rPr>
          <w:rFonts w:asciiTheme="minorHAnsi" w:hAnsiTheme="minorHAnsi" w:cstheme="minorHAnsi"/>
        </w:rPr>
      </w:pPr>
      <w:bookmarkStart w:id="1" w:name="_Hlk163680316"/>
      <w:bookmarkStart w:id="2" w:name="_Hlk164784785"/>
      <w:bookmarkStart w:id="3" w:name="_Hlk157089853"/>
      <w:bookmarkStart w:id="4" w:name="_Hlk163201044"/>
      <w:r w:rsidRPr="007963BD">
        <w:rPr>
          <w:rFonts w:asciiTheme="minorHAnsi" w:hAnsiTheme="minorHAnsi" w:cstheme="minorHAnsi"/>
        </w:rPr>
        <w:t xml:space="preserve">The femur is the largest bone in the body and femur fractures are common after injuries, globally.  Femur fractures are psychologically traumatic for patients, causing severe pain and disability or death if not well managed. Multiple types of femur fracture exist, with some types being associated with high mortality rates and disability than others. However, evidence also suggest that for any given type of femur fracture, outcomes vary dramatically dependent on the geographical location of the patient. Patient age, sex, delays prior to receiving management, duration of surgery, preoperative physiological state, and management received also influence outcomes. </w:t>
      </w:r>
    </w:p>
    <w:p w14:paraId="2D3250C3" w14:textId="77777777" w:rsidR="003175EA" w:rsidRPr="007963BD" w:rsidRDefault="003175EA" w:rsidP="003175EA">
      <w:pPr>
        <w:rPr>
          <w:rFonts w:asciiTheme="minorHAnsi" w:hAnsiTheme="minorHAnsi" w:cstheme="minorHAnsi"/>
        </w:rPr>
      </w:pPr>
    </w:p>
    <w:p w14:paraId="6D718A49" w14:textId="77777777" w:rsidR="00BB2232" w:rsidRPr="007963BD" w:rsidRDefault="003175EA" w:rsidP="003175EA">
      <w:pPr>
        <w:rPr>
          <w:rFonts w:asciiTheme="minorHAnsi" w:hAnsiTheme="minorHAnsi" w:cstheme="minorHAnsi"/>
        </w:rPr>
      </w:pPr>
      <w:r w:rsidRPr="007963BD">
        <w:rPr>
          <w:rFonts w:asciiTheme="minorHAnsi" w:hAnsiTheme="minorHAnsi" w:cstheme="minorHAnsi"/>
        </w:rPr>
        <w:t>Evidence on outcomes after femur fracture and comparisons between management strategy and geographical regions is useful for raising awareness of disparities in quality of care and for health system planning. This evidence is currently lacking from the global literature.</w:t>
      </w:r>
      <w:r w:rsidRPr="007963BD">
        <w:rPr>
          <w:rFonts w:asciiTheme="minorHAnsi" w:hAnsiTheme="minorHAnsi" w:cstheme="minorHAnsi"/>
        </w:rPr>
        <w:fldChar w:fldCharType="begin">
          <w:fldData xml:space="preserve">PEVuZE5vdGU+PENpdGU+PEF1dGhvcj5Kb3JkYWFuPC9BdXRob3I+PFllYXI+MjAyMjwvWWVhcj48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</w:fldData>
        </w:fldChar>
      </w:r>
      <w:r w:rsidRPr="007963BD">
        <w:rPr>
          <w:rFonts w:asciiTheme="minorHAnsi" w:hAnsiTheme="minorHAnsi" w:cstheme="minorHAnsi"/>
        </w:rPr>
        <w:instrText xml:space="preserve"> ADDIN EN.CITE </w:instrText>
      </w:r>
      <w:r w:rsidRPr="007963BD">
        <w:rPr>
          <w:rFonts w:asciiTheme="minorHAnsi" w:hAnsiTheme="minorHAnsi" w:cstheme="minorHAnsi"/>
        </w:rPr>
        <w:fldChar w:fldCharType="begin">
          <w:fldData xml:space="preserve">PEVuZE5vdGU+PENpdGU+PEF1dGhvcj5Kb3JkYWFuPC9BdXRob3I+PFllYXI+MjAyMjwvWWVhcj48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</w:fldData>
        </w:fldChar>
      </w:r>
      <w:r w:rsidRPr="007963BD">
        <w:rPr>
          <w:rFonts w:asciiTheme="minorHAnsi" w:hAnsiTheme="minorHAnsi" w:cstheme="minorHAnsi"/>
        </w:rPr>
        <w:instrText xml:space="preserve"> ADDIN EN.CITE.DATA </w:instrText>
      </w:r>
      <w:r w:rsidRPr="007963BD">
        <w:rPr>
          <w:rFonts w:asciiTheme="minorHAnsi" w:hAnsiTheme="minorHAnsi" w:cstheme="minorHAnsi"/>
        </w:rPr>
      </w:r>
      <w:r w:rsidRPr="007963BD">
        <w:rPr>
          <w:rFonts w:asciiTheme="minorHAnsi" w:hAnsiTheme="minorHAnsi" w:cstheme="minorHAnsi"/>
        </w:rPr>
        <w:fldChar w:fldCharType="end"/>
      </w:r>
      <w:r w:rsidRPr="007963BD">
        <w:rPr>
          <w:rFonts w:asciiTheme="minorHAnsi" w:hAnsiTheme="minorHAnsi" w:cstheme="minorHAnsi"/>
        </w:rPr>
      </w:r>
      <w:r w:rsidRPr="007963BD">
        <w:rPr>
          <w:rFonts w:asciiTheme="minorHAnsi" w:hAnsiTheme="minorHAnsi" w:cstheme="minorHAnsi"/>
        </w:rPr>
        <w:fldChar w:fldCharType="separate"/>
      </w:r>
      <w:r w:rsidRPr="007963BD">
        <w:rPr>
          <w:rFonts w:asciiTheme="minorHAnsi" w:hAnsiTheme="minorHAnsi" w:cstheme="minorHAnsi"/>
          <w:noProof/>
          <w:vertAlign w:val="superscript"/>
        </w:rPr>
        <w:t>1-5</w:t>
      </w:r>
      <w:r w:rsidRPr="007963BD">
        <w:rPr>
          <w:rFonts w:asciiTheme="minorHAnsi" w:hAnsiTheme="minorHAnsi" w:cstheme="minorHAnsi"/>
        </w:rPr>
        <w:fldChar w:fldCharType="end"/>
      </w:r>
      <w:r w:rsidRPr="007963BD">
        <w:rPr>
          <w:rFonts w:asciiTheme="minorHAnsi" w:hAnsiTheme="minorHAnsi" w:cstheme="minorHAnsi"/>
        </w:rPr>
        <w:t xml:space="preserve"> </w:t>
      </w:r>
    </w:p>
    <w:p w14:paraId="5D30A1E7" w14:textId="77777777" w:rsidR="0063187B" w:rsidRPr="007963BD" w:rsidRDefault="0063187B" w:rsidP="003175EA">
      <w:pPr>
        <w:rPr>
          <w:rFonts w:asciiTheme="minorHAnsi" w:hAnsiTheme="minorHAnsi" w:cstheme="minorHAnsi"/>
        </w:rPr>
      </w:pPr>
    </w:p>
    <w:p w14:paraId="566C5C06" w14:textId="38703A8B" w:rsidR="00BB2232" w:rsidRPr="007963BD" w:rsidRDefault="00BB2232" w:rsidP="003175EA">
      <w:pPr>
        <w:rPr>
          <w:rFonts w:asciiTheme="minorHAnsi" w:hAnsiTheme="minorHAnsi" w:cstheme="minorHAnsi"/>
          <w:b/>
          <w:bCs/>
        </w:rPr>
      </w:pPr>
      <w:r w:rsidRPr="007963BD">
        <w:rPr>
          <w:rFonts w:asciiTheme="minorHAnsi" w:hAnsiTheme="minorHAnsi" w:cstheme="minorHAnsi"/>
          <w:b/>
          <w:bCs/>
        </w:rPr>
        <w:t>Aim</w:t>
      </w:r>
    </w:p>
    <w:p w14:paraId="2A45FB9A" w14:textId="7F6911EB" w:rsidR="0063187B" w:rsidRPr="007963BD" w:rsidRDefault="003175EA" w:rsidP="003175EA">
      <w:pPr>
        <w:rPr>
          <w:rFonts w:asciiTheme="minorHAnsi" w:hAnsiTheme="minorHAnsi" w:cstheme="minorHAnsi"/>
        </w:rPr>
      </w:pPr>
      <w:r w:rsidRPr="007963BD">
        <w:rPr>
          <w:rFonts w:asciiTheme="minorHAnsi" w:hAnsiTheme="minorHAnsi" w:cstheme="minorHAnsi"/>
        </w:rPr>
        <w:t xml:space="preserve">The aim of this study is to understand management provided for different types of femur fractures that are admitted to hospitals globally, and the outcomes for patients with these fractures. </w:t>
      </w:r>
      <w:bookmarkEnd w:id="1"/>
    </w:p>
    <w:p w14:paraId="4CFFA2CC" w14:textId="77777777" w:rsidR="005F2B76" w:rsidRPr="007963BD" w:rsidRDefault="005F2B76">
      <w:pPr>
        <w:rPr>
          <w:rFonts w:asciiTheme="minorHAnsi" w:hAnsiTheme="minorHAnsi" w:cstheme="minorHAnsi"/>
        </w:rPr>
      </w:pPr>
    </w:p>
    <w:bookmarkEnd w:id="2"/>
    <w:p w14:paraId="6CC6E7E4" w14:textId="241A10DB" w:rsidR="00F546C4" w:rsidRPr="007963BD" w:rsidRDefault="00761B5D">
      <w:pPr>
        <w:rPr>
          <w:rFonts w:asciiTheme="minorHAnsi" w:hAnsiTheme="minorHAnsi" w:cstheme="minorHAnsi"/>
          <w:b/>
          <w:bCs/>
        </w:rPr>
      </w:pPr>
      <w:r w:rsidRPr="007963BD">
        <w:rPr>
          <w:rFonts w:asciiTheme="minorHAnsi" w:hAnsiTheme="minorHAnsi" w:cstheme="minorHAnsi"/>
          <w:b/>
          <w:bCs/>
        </w:rPr>
        <w:t>Objectives</w:t>
      </w:r>
    </w:p>
    <w:p w14:paraId="113E3137" w14:textId="44430F37" w:rsidR="00F546C4" w:rsidRPr="007963BD" w:rsidRDefault="003661B9" w:rsidP="00761B5D">
      <w:pPr>
        <w:pStyle w:val="ListParagraph"/>
        <w:numPr>
          <w:ilvl w:val="0"/>
          <w:numId w:val="16"/>
        </w:numPr>
        <w:rPr>
          <w:rFonts w:cstheme="minorHAnsi"/>
        </w:rPr>
      </w:pPr>
      <w:bookmarkStart w:id="5" w:name="_Hlk164784807"/>
      <w:bookmarkStart w:id="6" w:name="_Hlk163680332"/>
      <w:r w:rsidRPr="007963BD">
        <w:rPr>
          <w:rFonts w:cstheme="minorHAnsi"/>
        </w:rPr>
        <w:t xml:space="preserve">To audit mortality, morbidity, and mobility outcomes 30 days after admission with femur fractures </w:t>
      </w:r>
      <w:r w:rsidR="00B30036" w:rsidRPr="007963BD">
        <w:rPr>
          <w:rFonts w:cstheme="minorHAnsi"/>
        </w:rPr>
        <w:t>globally</w:t>
      </w:r>
    </w:p>
    <w:p w14:paraId="0318BC92" w14:textId="714BA502" w:rsidR="00255B39" w:rsidRPr="007963BD" w:rsidRDefault="003661B9" w:rsidP="00236658">
      <w:pPr>
        <w:pStyle w:val="ListParagraph"/>
        <w:numPr>
          <w:ilvl w:val="0"/>
          <w:numId w:val="16"/>
        </w:numPr>
        <w:rPr>
          <w:rFonts w:cstheme="minorHAnsi"/>
        </w:rPr>
      </w:pPr>
      <w:r w:rsidRPr="007963BD">
        <w:rPr>
          <w:rFonts w:cstheme="minorHAnsi"/>
        </w:rPr>
        <w:t xml:space="preserve">To describe the management of femur fractures in hospitals </w:t>
      </w:r>
      <w:r w:rsidR="00B30036" w:rsidRPr="007963BD">
        <w:rPr>
          <w:rFonts w:cstheme="minorHAnsi"/>
        </w:rPr>
        <w:t>globally</w:t>
      </w:r>
      <w:bookmarkEnd w:id="5"/>
    </w:p>
    <w:p w14:paraId="503228D4" w14:textId="77777777" w:rsidR="00041270" w:rsidRPr="007963BD" w:rsidRDefault="00041270" w:rsidP="00041270">
      <w:pPr>
        <w:pStyle w:val="ListParagraph"/>
        <w:rPr>
          <w:rFonts w:cstheme="minorHAnsi"/>
        </w:rPr>
      </w:pPr>
    </w:p>
    <w:p w14:paraId="28D74CB9" w14:textId="77777777" w:rsidR="00EB702D" w:rsidRPr="007963BD" w:rsidRDefault="00EB702D" w:rsidP="00C020D1">
      <w:pPr>
        <w:rPr>
          <w:rFonts w:asciiTheme="minorHAnsi" w:hAnsiTheme="minorHAnsi" w:cstheme="minorHAnsi"/>
        </w:rPr>
      </w:pPr>
      <w:r w:rsidRPr="007963BD">
        <w:rPr>
          <w:rFonts w:asciiTheme="minorHAnsi" w:hAnsiTheme="minorHAnsi" w:cstheme="minorHAnsi"/>
        </w:rPr>
        <w:t xml:space="preserve">In comparing outcomes by management received, facility type, and global location, we will provide data to inform health system planning and utility for global advocacy. </w:t>
      </w:r>
    </w:p>
    <w:p w14:paraId="28DA63D7" w14:textId="77777777" w:rsidR="0063187B" w:rsidRPr="007963BD" w:rsidRDefault="0063187B" w:rsidP="00C020D1">
      <w:pPr>
        <w:rPr>
          <w:rFonts w:asciiTheme="minorHAnsi" w:hAnsiTheme="minorHAnsi" w:cstheme="minorHAnsi"/>
        </w:rPr>
      </w:pPr>
    </w:p>
    <w:bookmarkEnd w:id="3"/>
    <w:bookmarkEnd w:id="6"/>
    <w:p w14:paraId="6A0BF697" w14:textId="77777777" w:rsidR="00F546C4" w:rsidRPr="007963BD" w:rsidRDefault="00F546C4">
      <w:pPr>
        <w:rPr>
          <w:rFonts w:asciiTheme="minorHAnsi" w:hAnsiTheme="minorHAnsi" w:cstheme="minorHAnsi"/>
          <w:b/>
          <w:bCs/>
        </w:rPr>
      </w:pPr>
    </w:p>
    <w:p w14:paraId="0F31A34E" w14:textId="53DE2E4B" w:rsidR="00EB702D" w:rsidRPr="007963BD" w:rsidRDefault="00EB702D">
      <w:pPr>
        <w:rPr>
          <w:rFonts w:asciiTheme="minorHAnsi" w:hAnsiTheme="minorHAnsi" w:cstheme="minorHAnsi"/>
          <w:b/>
          <w:bCs/>
        </w:rPr>
      </w:pPr>
      <w:bookmarkStart w:id="7" w:name="_Hlk164250945"/>
      <w:r w:rsidRPr="007963BD">
        <w:rPr>
          <w:rFonts w:asciiTheme="minorHAnsi" w:hAnsiTheme="minorHAnsi" w:cstheme="minorHAnsi"/>
          <w:b/>
          <w:bCs/>
        </w:rPr>
        <w:t xml:space="preserve">Study </w:t>
      </w:r>
      <w:r w:rsidR="007736F6" w:rsidRPr="007963BD">
        <w:rPr>
          <w:rFonts w:asciiTheme="minorHAnsi" w:hAnsiTheme="minorHAnsi" w:cstheme="minorHAnsi"/>
          <w:b/>
          <w:bCs/>
        </w:rPr>
        <w:t>Design</w:t>
      </w:r>
      <w:r w:rsidRPr="007963BD">
        <w:rPr>
          <w:rFonts w:asciiTheme="minorHAnsi" w:hAnsiTheme="minorHAnsi" w:cstheme="minorHAnsi"/>
          <w:b/>
          <w:bCs/>
        </w:rPr>
        <w:t xml:space="preserve"> and Recruitment</w:t>
      </w:r>
    </w:p>
    <w:p w14:paraId="2DFA1771" w14:textId="537667D8" w:rsidR="0063187B" w:rsidRPr="007963BD" w:rsidRDefault="003175EA" w:rsidP="003175EA">
      <w:pPr>
        <w:rPr>
          <w:rFonts w:asciiTheme="minorHAnsi" w:hAnsiTheme="minorHAnsi" w:cstheme="minorHAnsi"/>
        </w:rPr>
      </w:pPr>
      <w:bookmarkStart w:id="8" w:name="_Hlk165020192"/>
      <w:bookmarkStart w:id="9" w:name="_Hlk164784826"/>
      <w:bookmarkEnd w:id="7"/>
      <w:r w:rsidRPr="007963BD">
        <w:rPr>
          <w:rFonts w:asciiTheme="minorHAnsi" w:hAnsiTheme="minorHAnsi" w:cstheme="minorHAnsi"/>
        </w:rPr>
        <w:t>This is a prospective, multicentre, cohort study conducted by the FEMUR Collaborative.</w:t>
      </w:r>
      <w:bookmarkEnd w:id="8"/>
      <w:r w:rsidR="00234850" w:rsidRPr="007963BD">
        <w:rPr>
          <w:rFonts w:asciiTheme="minorHAnsi" w:hAnsiTheme="minorHAnsi" w:cstheme="minorHAnsi"/>
          <w:shd w:val="clear" w:color="auto" w:fill="FFFFFF"/>
        </w:rPr>
        <w:t xml:space="preserve"> </w:t>
      </w:r>
      <w:r w:rsidRPr="007963BD">
        <w:rPr>
          <w:rFonts w:asciiTheme="minorHAnsi" w:hAnsiTheme="minorHAnsi" w:cstheme="minorHAnsi"/>
        </w:rPr>
        <w:t xml:space="preserve">The Collaborative consists of an international central team (Table 1), national leads, hospital leads, and data collection teams. National and hospital leads will be purposively recruited though personal invitations to colleagues, orthopaedic professional associations and informal networks, the rural doctor’s association, and social media. The central team will provide support to national and hospital leads through monthly webinars and </w:t>
      </w:r>
      <w:r w:rsidR="000C10D1" w:rsidRPr="007963BD">
        <w:rPr>
          <w:rFonts w:asciiTheme="minorHAnsi" w:hAnsiTheme="minorHAnsi" w:cstheme="minorHAnsi"/>
        </w:rPr>
        <w:t>WhatsApp</w:t>
      </w:r>
      <w:r w:rsidRPr="007963BD">
        <w:rPr>
          <w:rFonts w:asciiTheme="minorHAnsi" w:hAnsiTheme="minorHAnsi" w:cstheme="minorHAnsi"/>
        </w:rPr>
        <w:t xml:space="preserve"> group chats. </w:t>
      </w:r>
    </w:p>
    <w:bookmarkEnd w:id="9"/>
    <w:p w14:paraId="4271C2E9" w14:textId="0F10D03D" w:rsidR="00EB702D" w:rsidRPr="007963BD" w:rsidRDefault="00EB702D" w:rsidP="0063187B">
      <w:pPr>
        <w:rPr>
          <w:rFonts w:asciiTheme="minorHAnsi" w:hAnsiTheme="minorHAnsi" w:cstheme="minorHAnsi"/>
        </w:rPr>
      </w:pPr>
    </w:p>
    <w:p w14:paraId="214F417C" w14:textId="77777777" w:rsidR="00EB702D" w:rsidRPr="007963BD" w:rsidRDefault="00EB702D" w:rsidP="00EB702D">
      <w:pPr>
        <w:rPr>
          <w:rFonts w:asciiTheme="minorHAnsi" w:hAnsiTheme="minorHAnsi" w:cstheme="minorHAnsi"/>
        </w:rPr>
      </w:pPr>
    </w:p>
    <w:p w14:paraId="34C8EC55" w14:textId="77777777" w:rsidR="009C7226" w:rsidRPr="007963BD" w:rsidRDefault="009C7226" w:rsidP="00EB702D">
      <w:pPr>
        <w:pStyle w:val="Caption"/>
        <w:keepNext/>
        <w:rPr>
          <w:rFonts w:cstheme="minorHAnsi"/>
          <w:sz w:val="24"/>
          <w:szCs w:val="24"/>
        </w:rPr>
      </w:pPr>
      <w:bookmarkStart w:id="10" w:name="_Hlk164070991"/>
    </w:p>
    <w:p w14:paraId="788FE78B" w14:textId="14BD988D" w:rsidR="00EB702D" w:rsidRPr="007963BD" w:rsidRDefault="00EB702D" w:rsidP="00EB702D">
      <w:pPr>
        <w:pStyle w:val="Caption"/>
        <w:keepNext/>
        <w:rPr>
          <w:rFonts w:cstheme="minorHAnsi"/>
          <w:sz w:val="24"/>
          <w:szCs w:val="24"/>
        </w:rPr>
      </w:pPr>
      <w:r w:rsidRPr="007963BD">
        <w:rPr>
          <w:rFonts w:cstheme="minorHAnsi"/>
          <w:sz w:val="24"/>
          <w:szCs w:val="24"/>
        </w:rPr>
        <w:t xml:space="preserve">Table </w:t>
      </w:r>
      <w:r w:rsidRPr="007963BD">
        <w:rPr>
          <w:rFonts w:cstheme="minorHAnsi"/>
          <w:sz w:val="24"/>
          <w:szCs w:val="24"/>
        </w:rPr>
        <w:fldChar w:fldCharType="begin"/>
      </w:r>
      <w:r w:rsidRPr="007963BD">
        <w:rPr>
          <w:rFonts w:cstheme="minorHAnsi"/>
          <w:sz w:val="24"/>
          <w:szCs w:val="24"/>
        </w:rPr>
        <w:instrText xml:space="preserve"> SEQ Table \* ARABIC </w:instrText>
      </w:r>
      <w:r w:rsidRPr="007963BD">
        <w:rPr>
          <w:rFonts w:cstheme="minorHAnsi"/>
          <w:sz w:val="24"/>
          <w:szCs w:val="24"/>
        </w:rPr>
        <w:fldChar w:fldCharType="separate"/>
      </w:r>
      <w:r w:rsidR="009F0A91">
        <w:rPr>
          <w:rFonts w:cstheme="minorHAnsi"/>
          <w:noProof/>
          <w:sz w:val="24"/>
          <w:szCs w:val="24"/>
        </w:rPr>
        <w:t>1</w:t>
      </w:r>
      <w:r w:rsidRPr="007963BD">
        <w:rPr>
          <w:rFonts w:cstheme="minorHAnsi"/>
          <w:sz w:val="24"/>
          <w:szCs w:val="24"/>
        </w:rPr>
        <w:fldChar w:fldCharType="end"/>
      </w:r>
      <w:r w:rsidRPr="007963BD">
        <w:rPr>
          <w:rFonts w:cstheme="minorHAnsi"/>
          <w:sz w:val="24"/>
          <w:szCs w:val="24"/>
        </w:rPr>
        <w:t>. A list of the central team members and their affiliations</w:t>
      </w:r>
    </w:p>
    <w:tbl>
      <w:tblPr>
        <w:tblStyle w:val="TableGrid"/>
        <w:tblW w:w="0" w:type="auto"/>
        <w:tblLook w:val="04A0" w:firstRow="1" w:lastRow="0" w:firstColumn="1" w:lastColumn="0" w:noHBand="0" w:noVBand="1"/>
      </w:tblPr>
      <w:tblGrid>
        <w:gridCol w:w="4505"/>
        <w:gridCol w:w="4505"/>
      </w:tblGrid>
      <w:tr w:rsidR="0063187B" w:rsidRPr="007963BD" w14:paraId="6ACEBC8F" w14:textId="77777777" w:rsidTr="0012280F">
        <w:tc>
          <w:tcPr>
            <w:tcW w:w="4505" w:type="dxa"/>
          </w:tcPr>
          <w:p w14:paraId="43B2B3DC" w14:textId="0B836B83" w:rsidR="0063187B" w:rsidRPr="007963BD" w:rsidRDefault="0063187B" w:rsidP="0063187B">
            <w:pPr>
              <w:rPr>
                <w:rFonts w:asciiTheme="minorHAnsi" w:hAnsiTheme="minorHAnsi" w:cstheme="minorHAnsi"/>
                <w:b/>
                <w:bCs/>
              </w:rPr>
            </w:pPr>
            <w:bookmarkStart w:id="11" w:name="_Hlk164070982"/>
            <w:bookmarkEnd w:id="10"/>
            <w:r w:rsidRPr="007963BD">
              <w:rPr>
                <w:rFonts w:asciiTheme="minorHAnsi" w:hAnsiTheme="minorHAnsi" w:cstheme="minorHAnsi"/>
                <w:b/>
                <w:bCs/>
              </w:rPr>
              <w:t xml:space="preserve">Central Team Member </w:t>
            </w:r>
          </w:p>
        </w:tc>
        <w:tc>
          <w:tcPr>
            <w:tcW w:w="4505" w:type="dxa"/>
          </w:tcPr>
          <w:p w14:paraId="39AADC35" w14:textId="4BC027A1" w:rsidR="0063187B" w:rsidRPr="007963BD" w:rsidRDefault="0063187B" w:rsidP="0063187B">
            <w:pPr>
              <w:rPr>
                <w:rFonts w:asciiTheme="minorHAnsi" w:hAnsiTheme="minorHAnsi" w:cstheme="minorHAnsi"/>
                <w:b/>
                <w:bCs/>
              </w:rPr>
            </w:pPr>
            <w:r w:rsidRPr="007963BD">
              <w:rPr>
                <w:rFonts w:asciiTheme="minorHAnsi" w:hAnsiTheme="minorHAnsi" w:cstheme="minorHAnsi"/>
                <w:b/>
                <w:bCs/>
              </w:rPr>
              <w:t>Affiliation</w:t>
            </w:r>
          </w:p>
        </w:tc>
      </w:tr>
      <w:tr w:rsidR="00EB702D" w:rsidRPr="007963BD" w14:paraId="64CF4DBD" w14:textId="77777777" w:rsidTr="0012280F">
        <w:tc>
          <w:tcPr>
            <w:tcW w:w="4505" w:type="dxa"/>
          </w:tcPr>
          <w:p w14:paraId="1824BBF4"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 xml:space="preserve">Professor Justine Davies </w:t>
            </w:r>
          </w:p>
        </w:tc>
        <w:tc>
          <w:tcPr>
            <w:tcW w:w="4505" w:type="dxa"/>
          </w:tcPr>
          <w:p w14:paraId="544B38CF"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University of Birmingham</w:t>
            </w:r>
          </w:p>
        </w:tc>
      </w:tr>
      <w:tr w:rsidR="00EB702D" w:rsidRPr="007963BD" w14:paraId="6DCA0C3B" w14:textId="77777777" w:rsidTr="0012280F">
        <w:tc>
          <w:tcPr>
            <w:tcW w:w="4505" w:type="dxa"/>
          </w:tcPr>
          <w:p w14:paraId="7FE6451E"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Dr Leila Ghalichi</w:t>
            </w:r>
          </w:p>
        </w:tc>
        <w:tc>
          <w:tcPr>
            <w:tcW w:w="4505" w:type="dxa"/>
          </w:tcPr>
          <w:p w14:paraId="3FF67A99"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University of Birmingham</w:t>
            </w:r>
          </w:p>
        </w:tc>
      </w:tr>
      <w:tr w:rsidR="00EB702D" w:rsidRPr="007963BD" w14:paraId="1E8EB6D7" w14:textId="77777777" w:rsidTr="0012280F">
        <w:tc>
          <w:tcPr>
            <w:tcW w:w="4505" w:type="dxa"/>
          </w:tcPr>
          <w:p w14:paraId="7B442CAA"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 xml:space="preserve">Professor Kathryn Chu </w:t>
            </w:r>
          </w:p>
        </w:tc>
        <w:tc>
          <w:tcPr>
            <w:tcW w:w="4505" w:type="dxa"/>
          </w:tcPr>
          <w:p w14:paraId="01727211"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Stellenbosch University</w:t>
            </w:r>
          </w:p>
        </w:tc>
      </w:tr>
      <w:tr w:rsidR="00EB702D" w:rsidRPr="007963BD" w14:paraId="525663BC" w14:textId="77777777" w:rsidTr="0012280F">
        <w:tc>
          <w:tcPr>
            <w:tcW w:w="4505" w:type="dxa"/>
          </w:tcPr>
          <w:p w14:paraId="64092694"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Ms Johnelize Louw</w:t>
            </w:r>
          </w:p>
        </w:tc>
        <w:tc>
          <w:tcPr>
            <w:tcW w:w="4505" w:type="dxa"/>
          </w:tcPr>
          <w:p w14:paraId="4E19E441"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Stellenbosch University</w:t>
            </w:r>
          </w:p>
        </w:tc>
      </w:tr>
      <w:tr w:rsidR="00EB702D" w:rsidRPr="007963BD" w14:paraId="22B7AFFC" w14:textId="77777777" w:rsidTr="0012280F">
        <w:tc>
          <w:tcPr>
            <w:tcW w:w="4505" w:type="dxa"/>
          </w:tcPr>
          <w:p w14:paraId="573D0022"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Professor Celia Gregson</w:t>
            </w:r>
          </w:p>
        </w:tc>
        <w:tc>
          <w:tcPr>
            <w:tcW w:w="4505" w:type="dxa"/>
          </w:tcPr>
          <w:p w14:paraId="5A3AF436"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University of Bristol</w:t>
            </w:r>
          </w:p>
        </w:tc>
      </w:tr>
      <w:tr w:rsidR="00EB702D" w:rsidRPr="007963BD" w14:paraId="2B7C76BE" w14:textId="77777777" w:rsidTr="0012280F">
        <w:tc>
          <w:tcPr>
            <w:tcW w:w="4505" w:type="dxa"/>
          </w:tcPr>
          <w:p w14:paraId="7BE70D64"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 xml:space="preserve">Professor Simon Graham </w:t>
            </w:r>
          </w:p>
        </w:tc>
        <w:tc>
          <w:tcPr>
            <w:tcW w:w="4505" w:type="dxa"/>
          </w:tcPr>
          <w:p w14:paraId="69F9B408"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University of Oxford</w:t>
            </w:r>
          </w:p>
        </w:tc>
      </w:tr>
      <w:tr w:rsidR="00EB702D" w:rsidRPr="007963BD" w14:paraId="50F6B78D" w14:textId="77777777" w:rsidTr="0012280F">
        <w:tc>
          <w:tcPr>
            <w:tcW w:w="4505" w:type="dxa"/>
          </w:tcPr>
          <w:p w14:paraId="60E416B6"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 xml:space="preserve">Professor Abebe Bekele </w:t>
            </w:r>
          </w:p>
        </w:tc>
        <w:tc>
          <w:tcPr>
            <w:tcW w:w="4505" w:type="dxa"/>
          </w:tcPr>
          <w:p w14:paraId="29482D18"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University of Global Health Equity</w:t>
            </w:r>
          </w:p>
        </w:tc>
      </w:tr>
      <w:tr w:rsidR="00EB702D" w:rsidRPr="007963BD" w14:paraId="444C4741" w14:textId="77777777" w:rsidTr="0012280F">
        <w:tc>
          <w:tcPr>
            <w:tcW w:w="4505" w:type="dxa"/>
          </w:tcPr>
          <w:p w14:paraId="23EC8127"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 xml:space="preserve">Professor Jean Claude Byiringiro </w:t>
            </w:r>
          </w:p>
        </w:tc>
        <w:tc>
          <w:tcPr>
            <w:tcW w:w="4505" w:type="dxa"/>
          </w:tcPr>
          <w:p w14:paraId="43238258"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University of Rwanda</w:t>
            </w:r>
          </w:p>
        </w:tc>
      </w:tr>
      <w:tr w:rsidR="00EB702D" w:rsidRPr="007963BD" w14:paraId="6FF7AFF8" w14:textId="77777777" w:rsidTr="0012280F">
        <w:tc>
          <w:tcPr>
            <w:tcW w:w="4505" w:type="dxa"/>
          </w:tcPr>
          <w:p w14:paraId="3D5667EC"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 xml:space="preserve">Professor Junaid Razzak </w:t>
            </w:r>
          </w:p>
        </w:tc>
        <w:tc>
          <w:tcPr>
            <w:tcW w:w="4505" w:type="dxa"/>
          </w:tcPr>
          <w:p w14:paraId="36DDA45F"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The Aga Khan University</w:t>
            </w:r>
          </w:p>
        </w:tc>
      </w:tr>
      <w:tr w:rsidR="00EB702D" w:rsidRPr="007963BD" w14:paraId="1AA63E70" w14:textId="77777777" w:rsidTr="0012280F">
        <w:tc>
          <w:tcPr>
            <w:tcW w:w="4505" w:type="dxa"/>
          </w:tcPr>
          <w:p w14:paraId="0C26A6AC"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 xml:space="preserve">Professor Masood Umer </w:t>
            </w:r>
          </w:p>
        </w:tc>
        <w:tc>
          <w:tcPr>
            <w:tcW w:w="4505" w:type="dxa"/>
          </w:tcPr>
          <w:p w14:paraId="41D4C56A"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The Aga Khan University</w:t>
            </w:r>
          </w:p>
        </w:tc>
      </w:tr>
      <w:tr w:rsidR="00EB702D" w:rsidRPr="007963BD" w14:paraId="23E2EE24" w14:textId="77777777" w:rsidTr="0012280F">
        <w:tc>
          <w:tcPr>
            <w:tcW w:w="4505" w:type="dxa"/>
          </w:tcPr>
          <w:p w14:paraId="76B61ABD"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 xml:space="preserve">Professor Stephen Tabiri </w:t>
            </w:r>
          </w:p>
        </w:tc>
        <w:tc>
          <w:tcPr>
            <w:tcW w:w="4505" w:type="dxa"/>
          </w:tcPr>
          <w:p w14:paraId="432CAC83"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University for Development Studies</w:t>
            </w:r>
          </w:p>
        </w:tc>
      </w:tr>
      <w:tr w:rsidR="00EB702D" w:rsidRPr="007963BD" w14:paraId="599D279B" w14:textId="77777777" w:rsidTr="0012280F">
        <w:tc>
          <w:tcPr>
            <w:tcW w:w="4505" w:type="dxa"/>
          </w:tcPr>
          <w:p w14:paraId="53D698AB"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 xml:space="preserve">Dr Napoleon Sam </w:t>
            </w:r>
          </w:p>
        </w:tc>
        <w:tc>
          <w:tcPr>
            <w:tcW w:w="4505" w:type="dxa"/>
          </w:tcPr>
          <w:p w14:paraId="6AABBDCC" w14:textId="77777777" w:rsidR="00EB702D" w:rsidRPr="007963BD" w:rsidRDefault="00EB702D" w:rsidP="0012280F">
            <w:pPr>
              <w:rPr>
                <w:rFonts w:asciiTheme="minorHAnsi" w:hAnsiTheme="minorHAnsi" w:cstheme="minorHAnsi"/>
              </w:rPr>
            </w:pPr>
            <w:r w:rsidRPr="007963BD">
              <w:rPr>
                <w:rFonts w:asciiTheme="minorHAnsi" w:hAnsiTheme="minorHAnsi" w:cstheme="minorHAnsi"/>
              </w:rPr>
              <w:t>University for Development Studies</w:t>
            </w:r>
          </w:p>
        </w:tc>
      </w:tr>
      <w:bookmarkEnd w:id="11"/>
    </w:tbl>
    <w:p w14:paraId="7D053FBE" w14:textId="77777777" w:rsidR="00EB702D" w:rsidRPr="007963BD" w:rsidRDefault="00EB702D" w:rsidP="00EB702D">
      <w:pPr>
        <w:rPr>
          <w:rFonts w:asciiTheme="minorHAnsi" w:hAnsiTheme="minorHAnsi" w:cstheme="minorHAnsi"/>
        </w:rPr>
      </w:pPr>
    </w:p>
    <w:p w14:paraId="34439711" w14:textId="77777777" w:rsidR="00761B5D" w:rsidRPr="007963BD" w:rsidRDefault="00761B5D">
      <w:pPr>
        <w:rPr>
          <w:rFonts w:asciiTheme="minorHAnsi" w:hAnsiTheme="minorHAnsi" w:cstheme="minorHAnsi"/>
        </w:rPr>
      </w:pPr>
      <w:bookmarkStart w:id="12" w:name="_Hlk163680353"/>
      <w:bookmarkEnd w:id="4"/>
    </w:p>
    <w:p w14:paraId="6AC2E339" w14:textId="0A1A73CC" w:rsidR="004E03DA" w:rsidRPr="007963BD" w:rsidRDefault="00B30036" w:rsidP="004E03DA">
      <w:pPr>
        <w:rPr>
          <w:rFonts w:asciiTheme="minorHAnsi" w:hAnsiTheme="minorHAnsi" w:cstheme="minorHAnsi"/>
        </w:rPr>
      </w:pPr>
      <w:bookmarkStart w:id="13" w:name="_Hlk163547951"/>
      <w:bookmarkStart w:id="14" w:name="_Hlk164250976"/>
      <w:r w:rsidRPr="007963BD">
        <w:rPr>
          <w:rFonts w:asciiTheme="minorHAnsi" w:hAnsiTheme="minorHAnsi" w:cstheme="minorHAnsi"/>
        </w:rPr>
        <w:t>Hospital</w:t>
      </w:r>
      <w:r w:rsidR="004E03DA" w:rsidRPr="007963BD">
        <w:rPr>
          <w:rFonts w:asciiTheme="minorHAnsi" w:hAnsiTheme="minorHAnsi" w:cstheme="minorHAnsi"/>
        </w:rPr>
        <w:t xml:space="preserve"> eligibility criteria</w:t>
      </w:r>
    </w:p>
    <w:p w14:paraId="3A91EBB2" w14:textId="17241914" w:rsidR="0039773E" w:rsidRPr="007963BD" w:rsidRDefault="0039773E" w:rsidP="0039773E">
      <w:pPr>
        <w:pStyle w:val="ListParagraph"/>
        <w:numPr>
          <w:ilvl w:val="0"/>
          <w:numId w:val="12"/>
        </w:numPr>
        <w:rPr>
          <w:rFonts w:cstheme="minorHAnsi"/>
          <w:i/>
          <w:iCs/>
        </w:rPr>
      </w:pPr>
      <w:r w:rsidRPr="007963BD">
        <w:rPr>
          <w:rFonts w:cstheme="minorHAnsi"/>
          <w:i/>
          <w:iCs/>
        </w:rPr>
        <w:t>Inclusion criteria</w:t>
      </w:r>
    </w:p>
    <w:p w14:paraId="0C429C6A" w14:textId="77777777" w:rsidR="000C10D1" w:rsidRPr="007963BD" w:rsidRDefault="000C10D1" w:rsidP="000C10D1">
      <w:pPr>
        <w:pStyle w:val="ListParagraph"/>
        <w:numPr>
          <w:ilvl w:val="1"/>
          <w:numId w:val="12"/>
        </w:numPr>
        <w:ind w:left="1134"/>
        <w:rPr>
          <w:rFonts w:cstheme="minorHAnsi"/>
        </w:rPr>
      </w:pPr>
      <w:bookmarkStart w:id="15" w:name="_Hlk164784853"/>
      <w:r w:rsidRPr="007963BD">
        <w:rPr>
          <w:rFonts w:cstheme="minorHAnsi"/>
        </w:rPr>
        <w:t>Hospitals that definitively treat a minimum of 5 femur fracture patients per month (operatively or non-operatively)</w:t>
      </w:r>
    </w:p>
    <w:p w14:paraId="7277505E" w14:textId="77777777" w:rsidR="000C10D1" w:rsidRPr="007963BD" w:rsidRDefault="000C10D1" w:rsidP="000C10D1">
      <w:pPr>
        <w:pStyle w:val="ListParagraph"/>
        <w:numPr>
          <w:ilvl w:val="1"/>
          <w:numId w:val="12"/>
        </w:numPr>
        <w:ind w:left="1134"/>
        <w:rPr>
          <w:rFonts w:cstheme="minorHAnsi"/>
        </w:rPr>
      </w:pPr>
      <w:r w:rsidRPr="007963BD">
        <w:rPr>
          <w:rFonts w:cstheme="minorHAnsi"/>
        </w:rPr>
        <w:t>Private and public sector hospitals that manage femur fractures from any province.</w:t>
      </w:r>
    </w:p>
    <w:bookmarkEnd w:id="15"/>
    <w:p w14:paraId="6597D429" w14:textId="77777777" w:rsidR="0039773E" w:rsidRPr="007963BD" w:rsidRDefault="0039773E" w:rsidP="00D61139">
      <w:pPr>
        <w:rPr>
          <w:rFonts w:asciiTheme="minorHAnsi" w:hAnsiTheme="minorHAnsi" w:cstheme="minorHAnsi"/>
        </w:rPr>
      </w:pPr>
    </w:p>
    <w:p w14:paraId="4D62569A" w14:textId="58011972" w:rsidR="0039773E" w:rsidRPr="007963BD" w:rsidRDefault="0039773E" w:rsidP="0039773E">
      <w:pPr>
        <w:pStyle w:val="ListParagraph"/>
        <w:numPr>
          <w:ilvl w:val="0"/>
          <w:numId w:val="12"/>
        </w:numPr>
        <w:rPr>
          <w:rFonts w:cstheme="minorHAnsi"/>
          <w:i/>
          <w:iCs/>
        </w:rPr>
      </w:pPr>
      <w:r w:rsidRPr="007963BD">
        <w:rPr>
          <w:rFonts w:cstheme="minorHAnsi"/>
          <w:i/>
          <w:iCs/>
        </w:rPr>
        <w:t>Exclusion criteria</w:t>
      </w:r>
    </w:p>
    <w:p w14:paraId="472368D4" w14:textId="46BD43A3" w:rsidR="0063187B" w:rsidRPr="007963BD" w:rsidRDefault="007D5AED" w:rsidP="009C7226">
      <w:pPr>
        <w:rPr>
          <w:rFonts w:asciiTheme="minorHAnsi" w:hAnsiTheme="minorHAnsi" w:cstheme="minorHAnsi"/>
        </w:rPr>
      </w:pPr>
      <w:bookmarkStart w:id="16" w:name="_Hlk164784867"/>
      <w:r w:rsidRPr="007963BD">
        <w:rPr>
          <w:rFonts w:asciiTheme="minorHAnsi" w:hAnsiTheme="minorHAnsi" w:cstheme="minorHAnsi"/>
        </w:rPr>
        <w:t>Facilities</w:t>
      </w:r>
      <w:r w:rsidR="003661B9" w:rsidRPr="007963BD">
        <w:rPr>
          <w:rFonts w:asciiTheme="minorHAnsi" w:hAnsiTheme="minorHAnsi" w:cstheme="minorHAnsi"/>
        </w:rPr>
        <w:t xml:space="preserve"> </w:t>
      </w:r>
      <w:r w:rsidR="004E03DA" w:rsidRPr="007963BD">
        <w:rPr>
          <w:rFonts w:asciiTheme="minorHAnsi" w:hAnsiTheme="minorHAnsi" w:cstheme="minorHAnsi"/>
        </w:rPr>
        <w:t xml:space="preserve">such as primary health care, or community health centres, </w:t>
      </w:r>
      <w:r w:rsidR="003661B9" w:rsidRPr="007963BD">
        <w:rPr>
          <w:rFonts w:asciiTheme="minorHAnsi" w:hAnsiTheme="minorHAnsi" w:cstheme="minorHAnsi"/>
        </w:rPr>
        <w:t>will not be eligible if they transfer all patients with femur fractures for management elsewhere.</w:t>
      </w:r>
    </w:p>
    <w:bookmarkEnd w:id="13"/>
    <w:bookmarkEnd w:id="16"/>
    <w:p w14:paraId="70D09166" w14:textId="77777777" w:rsidR="0039773E" w:rsidRPr="007963BD" w:rsidRDefault="0039773E" w:rsidP="0039773E">
      <w:pPr>
        <w:rPr>
          <w:rFonts w:asciiTheme="minorHAnsi" w:hAnsiTheme="minorHAnsi" w:cstheme="minorHAnsi"/>
        </w:rPr>
      </w:pPr>
    </w:p>
    <w:p w14:paraId="3D354E54" w14:textId="523CE2FF" w:rsidR="00F546C4" w:rsidRPr="007963BD" w:rsidRDefault="000E6238" w:rsidP="004E03DA">
      <w:pPr>
        <w:rPr>
          <w:rFonts w:asciiTheme="minorHAnsi" w:hAnsiTheme="minorHAnsi" w:cstheme="minorHAnsi"/>
        </w:rPr>
      </w:pPr>
      <w:bookmarkStart w:id="17" w:name="_Hlk163547935"/>
      <w:bookmarkEnd w:id="12"/>
      <w:r w:rsidRPr="007963BD">
        <w:rPr>
          <w:rFonts w:asciiTheme="minorHAnsi" w:hAnsiTheme="minorHAnsi" w:cstheme="minorHAnsi"/>
        </w:rPr>
        <w:t>Participant</w:t>
      </w:r>
      <w:r w:rsidR="0039773E" w:rsidRPr="007963BD">
        <w:rPr>
          <w:rFonts w:asciiTheme="minorHAnsi" w:hAnsiTheme="minorHAnsi" w:cstheme="minorHAnsi"/>
        </w:rPr>
        <w:t xml:space="preserve"> </w:t>
      </w:r>
      <w:bookmarkStart w:id="18" w:name="_Hlk163547945"/>
      <w:bookmarkEnd w:id="17"/>
      <w:r w:rsidR="0039773E" w:rsidRPr="007963BD">
        <w:rPr>
          <w:rFonts w:asciiTheme="minorHAnsi" w:hAnsiTheme="minorHAnsi" w:cstheme="minorHAnsi"/>
        </w:rPr>
        <w:t xml:space="preserve">eligibility criteria </w:t>
      </w:r>
      <w:bookmarkEnd w:id="18"/>
    </w:p>
    <w:p w14:paraId="709397B7" w14:textId="36E83963" w:rsidR="0039773E" w:rsidRPr="007963BD" w:rsidRDefault="0039773E" w:rsidP="0039773E">
      <w:pPr>
        <w:pStyle w:val="ListParagraph"/>
        <w:numPr>
          <w:ilvl w:val="0"/>
          <w:numId w:val="12"/>
        </w:numPr>
        <w:rPr>
          <w:rFonts w:cstheme="minorHAnsi"/>
          <w:i/>
          <w:iCs/>
        </w:rPr>
      </w:pPr>
      <w:bookmarkStart w:id="19" w:name="_Hlk163680366"/>
      <w:r w:rsidRPr="007963BD">
        <w:rPr>
          <w:rFonts w:cstheme="minorHAnsi"/>
          <w:i/>
          <w:iCs/>
        </w:rPr>
        <w:t>Inclusion criteria</w:t>
      </w:r>
    </w:p>
    <w:p w14:paraId="60708148" w14:textId="77777777" w:rsidR="001847C0" w:rsidRPr="007963BD" w:rsidRDefault="001847C0" w:rsidP="001847C0">
      <w:pPr>
        <w:pStyle w:val="ListParagraph"/>
        <w:numPr>
          <w:ilvl w:val="1"/>
          <w:numId w:val="12"/>
        </w:numPr>
        <w:ind w:left="1134"/>
        <w:rPr>
          <w:rFonts w:cstheme="minorHAnsi"/>
        </w:rPr>
      </w:pPr>
      <w:bookmarkStart w:id="20" w:name="_Hlk164784905"/>
      <w:bookmarkStart w:id="21" w:name="_Hlk157090744"/>
      <w:r w:rsidRPr="007963BD">
        <w:rPr>
          <w:rFonts w:cstheme="minorHAnsi"/>
        </w:rPr>
        <w:t xml:space="preserve">Adult (over 18 years of age) participants of any sex who are admitted to a facility for definitive management of a femur fracture </w:t>
      </w:r>
    </w:p>
    <w:p w14:paraId="571CA08A" w14:textId="77777777" w:rsidR="001847C0" w:rsidRPr="007963BD" w:rsidRDefault="001847C0" w:rsidP="001847C0">
      <w:pPr>
        <w:pStyle w:val="ListParagraph"/>
        <w:numPr>
          <w:ilvl w:val="1"/>
          <w:numId w:val="12"/>
        </w:numPr>
        <w:ind w:left="1134"/>
        <w:rPr>
          <w:rFonts w:cstheme="minorHAnsi"/>
        </w:rPr>
      </w:pPr>
      <w:r w:rsidRPr="007963BD">
        <w:rPr>
          <w:rFonts w:cstheme="minorHAnsi"/>
        </w:rPr>
        <w:t>Patients receiving emergency and elective procedures should be included.</w:t>
      </w:r>
    </w:p>
    <w:p w14:paraId="0047B1DE" w14:textId="77777777" w:rsidR="001847C0" w:rsidRPr="007963BD" w:rsidRDefault="001847C0" w:rsidP="001847C0">
      <w:pPr>
        <w:pStyle w:val="ListParagraph"/>
        <w:numPr>
          <w:ilvl w:val="1"/>
          <w:numId w:val="12"/>
        </w:numPr>
        <w:ind w:left="1134"/>
        <w:rPr>
          <w:rFonts w:cstheme="minorHAnsi"/>
        </w:rPr>
      </w:pPr>
      <w:r w:rsidRPr="007963BD">
        <w:rPr>
          <w:rFonts w:cstheme="minorHAnsi"/>
        </w:rPr>
        <w:t xml:space="preserve">Patient management can include non-operative and/or operative treatment of the femur fracture. </w:t>
      </w:r>
    </w:p>
    <w:p w14:paraId="5B00FF0B" w14:textId="77777777" w:rsidR="00FB235B" w:rsidRPr="007963BD" w:rsidRDefault="00FB235B" w:rsidP="00FB235B">
      <w:pPr>
        <w:ind w:left="720"/>
        <w:rPr>
          <w:rFonts w:asciiTheme="minorHAnsi" w:hAnsiTheme="minorHAnsi" w:cstheme="minorHAnsi"/>
        </w:rPr>
      </w:pPr>
    </w:p>
    <w:p w14:paraId="0BA04395" w14:textId="1E922FE6" w:rsidR="00FB235B" w:rsidRPr="007963BD" w:rsidRDefault="00FB235B" w:rsidP="00FB235B">
      <w:pPr>
        <w:pStyle w:val="ListParagraph"/>
        <w:numPr>
          <w:ilvl w:val="0"/>
          <w:numId w:val="12"/>
        </w:numPr>
        <w:rPr>
          <w:rFonts w:cstheme="minorHAnsi"/>
          <w:i/>
          <w:iCs/>
        </w:rPr>
      </w:pPr>
      <w:r w:rsidRPr="007963BD">
        <w:rPr>
          <w:rFonts w:cstheme="minorHAnsi"/>
          <w:i/>
          <w:iCs/>
        </w:rPr>
        <w:t>Exclusion criteria</w:t>
      </w:r>
    </w:p>
    <w:p w14:paraId="25CF55D1" w14:textId="77777777" w:rsidR="001847C0" w:rsidRPr="007963BD" w:rsidRDefault="001847C0" w:rsidP="001847C0">
      <w:pPr>
        <w:pStyle w:val="ListParagraph"/>
        <w:widowControl w:val="0"/>
        <w:numPr>
          <w:ilvl w:val="1"/>
          <w:numId w:val="12"/>
        </w:numPr>
        <w:autoSpaceDE w:val="0"/>
        <w:autoSpaceDN w:val="0"/>
        <w:ind w:left="1134" w:right="89"/>
        <w:rPr>
          <w:rFonts w:cstheme="minorHAnsi"/>
        </w:rPr>
      </w:pPr>
      <w:r w:rsidRPr="007963BD">
        <w:rPr>
          <w:rFonts w:cstheme="minorHAnsi"/>
        </w:rPr>
        <w:t xml:space="preserve">Minors under 18 years of age will be excluded. </w:t>
      </w:r>
    </w:p>
    <w:p w14:paraId="2F7E1DDD" w14:textId="77777777" w:rsidR="001847C0" w:rsidRPr="007963BD" w:rsidRDefault="001847C0" w:rsidP="001847C0">
      <w:pPr>
        <w:pStyle w:val="ListParagraph"/>
        <w:widowControl w:val="0"/>
        <w:numPr>
          <w:ilvl w:val="1"/>
          <w:numId w:val="12"/>
        </w:numPr>
        <w:autoSpaceDE w:val="0"/>
        <w:autoSpaceDN w:val="0"/>
        <w:ind w:left="1134" w:right="89"/>
        <w:rPr>
          <w:rFonts w:cstheme="minorHAnsi"/>
        </w:rPr>
      </w:pPr>
      <w:r w:rsidRPr="007963BD">
        <w:rPr>
          <w:rFonts w:cstheme="minorHAnsi"/>
        </w:rPr>
        <w:t>Repeat hospital admissions for the same femur fracture will be excluded</w:t>
      </w:r>
    </w:p>
    <w:bookmarkEnd w:id="14"/>
    <w:bookmarkEnd w:id="19"/>
    <w:bookmarkEnd w:id="20"/>
    <w:p w14:paraId="72F512E7" w14:textId="77777777" w:rsidR="00FB235B" w:rsidRPr="007963BD" w:rsidRDefault="00FB235B" w:rsidP="00FB235B">
      <w:pPr>
        <w:pStyle w:val="ListParagraph"/>
        <w:ind w:left="1080"/>
        <w:rPr>
          <w:rFonts w:cstheme="minorHAnsi"/>
        </w:rPr>
      </w:pPr>
    </w:p>
    <w:p w14:paraId="4B67EEF7" w14:textId="77777777" w:rsidR="00F17ECA" w:rsidRDefault="00F17ECA">
      <w:pPr>
        <w:rPr>
          <w:rFonts w:asciiTheme="minorHAnsi" w:hAnsiTheme="minorHAnsi" w:cstheme="minorHAnsi"/>
          <w:b/>
          <w:bCs/>
        </w:rPr>
      </w:pPr>
      <w:bookmarkStart w:id="22" w:name="_Hlk164251045"/>
      <w:bookmarkStart w:id="23" w:name="_Hlk164251019"/>
      <w:bookmarkEnd w:id="21"/>
    </w:p>
    <w:p w14:paraId="667D2144" w14:textId="77777777" w:rsidR="00F17ECA" w:rsidRDefault="00F17ECA">
      <w:pPr>
        <w:rPr>
          <w:rFonts w:asciiTheme="minorHAnsi" w:hAnsiTheme="minorHAnsi" w:cstheme="minorHAnsi"/>
          <w:b/>
          <w:bCs/>
        </w:rPr>
      </w:pPr>
    </w:p>
    <w:p w14:paraId="5A8C03A5" w14:textId="77777777" w:rsidR="00F17ECA" w:rsidRDefault="00F17ECA">
      <w:pPr>
        <w:rPr>
          <w:rFonts w:asciiTheme="minorHAnsi" w:hAnsiTheme="minorHAnsi" w:cstheme="minorHAnsi"/>
          <w:b/>
          <w:bCs/>
        </w:rPr>
      </w:pPr>
    </w:p>
    <w:p w14:paraId="3FCB40B0" w14:textId="77777777" w:rsidR="00F17ECA" w:rsidRDefault="00F17ECA">
      <w:pPr>
        <w:rPr>
          <w:rFonts w:asciiTheme="minorHAnsi" w:hAnsiTheme="minorHAnsi" w:cstheme="minorHAnsi"/>
          <w:b/>
          <w:bCs/>
        </w:rPr>
      </w:pPr>
    </w:p>
    <w:p w14:paraId="318D03C2" w14:textId="77777777" w:rsidR="00F17ECA" w:rsidRDefault="00F17ECA">
      <w:pPr>
        <w:rPr>
          <w:rFonts w:asciiTheme="minorHAnsi" w:hAnsiTheme="minorHAnsi" w:cstheme="minorHAnsi"/>
          <w:b/>
          <w:bCs/>
        </w:rPr>
      </w:pPr>
    </w:p>
    <w:p w14:paraId="57E626F0" w14:textId="737D8610" w:rsidR="00F546C4" w:rsidRPr="007963BD" w:rsidRDefault="003661B9">
      <w:pPr>
        <w:rPr>
          <w:rFonts w:asciiTheme="minorHAnsi" w:hAnsiTheme="minorHAnsi" w:cstheme="minorHAnsi"/>
          <w:b/>
          <w:bCs/>
        </w:rPr>
      </w:pPr>
      <w:r w:rsidRPr="007963BD">
        <w:rPr>
          <w:rFonts w:asciiTheme="minorHAnsi" w:hAnsiTheme="minorHAnsi" w:cstheme="minorHAnsi"/>
          <w:b/>
          <w:bCs/>
        </w:rPr>
        <w:lastRenderedPageBreak/>
        <w:t>Data collection</w:t>
      </w:r>
    </w:p>
    <w:p w14:paraId="78C615E6" w14:textId="3C8E3C51" w:rsidR="0063187B" w:rsidRPr="007963BD" w:rsidRDefault="00F23433" w:rsidP="00A944F1">
      <w:pPr>
        <w:ind w:right="89"/>
        <w:rPr>
          <w:rFonts w:asciiTheme="minorHAnsi" w:hAnsiTheme="minorHAnsi" w:cstheme="minorHAnsi"/>
        </w:rPr>
      </w:pPr>
      <w:bookmarkStart w:id="24" w:name="_Hlk164784922"/>
      <w:bookmarkStart w:id="25" w:name="_Hlk163680381"/>
      <w:r w:rsidRPr="007963BD">
        <w:rPr>
          <w:rFonts w:asciiTheme="minorHAnsi" w:hAnsiTheme="minorHAnsi" w:cstheme="minorHAnsi"/>
        </w:rPr>
        <w:t>The FEMUR study design mirrors previously conducted international multi-country studies.</w:t>
      </w:r>
      <w:r w:rsidRPr="007963BD">
        <w:rPr>
          <w:rFonts w:asciiTheme="minorHAnsi" w:hAnsiTheme="minorHAnsi" w:cstheme="minorHAnsi"/>
          <w:vertAlign w:val="superscript"/>
        </w:rPr>
        <w:t>6</w:t>
      </w:r>
      <w:r w:rsidRPr="007963BD">
        <w:rPr>
          <w:rFonts w:asciiTheme="minorHAnsi" w:hAnsiTheme="minorHAnsi" w:cstheme="minorHAnsi"/>
        </w:rPr>
        <w:t xml:space="preserve"> </w:t>
      </w:r>
      <w:r w:rsidR="003661B9" w:rsidRPr="007963BD">
        <w:rPr>
          <w:rFonts w:asciiTheme="minorHAnsi" w:hAnsiTheme="minorHAnsi" w:cstheme="minorHAnsi"/>
        </w:rPr>
        <w:t xml:space="preserve">Data will be captured </w:t>
      </w:r>
      <w:r w:rsidRPr="007963BD">
        <w:rPr>
          <w:rFonts w:asciiTheme="minorHAnsi" w:hAnsiTheme="minorHAnsi" w:cstheme="minorHAnsi"/>
        </w:rPr>
        <w:t>by</w:t>
      </w:r>
      <w:r w:rsidR="00B30036" w:rsidRPr="007963BD">
        <w:rPr>
          <w:rFonts w:asciiTheme="minorHAnsi" w:hAnsiTheme="minorHAnsi" w:cstheme="minorHAnsi"/>
        </w:rPr>
        <w:t xml:space="preserve"> teams of up to </w:t>
      </w:r>
      <w:r w:rsidR="00A63485" w:rsidRPr="007963BD">
        <w:rPr>
          <w:rFonts w:asciiTheme="minorHAnsi" w:hAnsiTheme="minorHAnsi" w:cstheme="minorHAnsi"/>
        </w:rPr>
        <w:t>five</w:t>
      </w:r>
      <w:r w:rsidR="00B30036" w:rsidRPr="007963BD">
        <w:rPr>
          <w:rFonts w:asciiTheme="minorHAnsi" w:hAnsiTheme="minorHAnsi" w:cstheme="minorHAnsi"/>
        </w:rPr>
        <w:t xml:space="preserve"> individuals who already care for femur fracture patients. These could include </w:t>
      </w:r>
      <w:r w:rsidR="00B419FD" w:rsidRPr="007963BD">
        <w:rPr>
          <w:rFonts w:asciiTheme="minorHAnsi" w:hAnsiTheme="minorHAnsi" w:cstheme="minorHAnsi"/>
        </w:rPr>
        <w:t>orthopaedic</w:t>
      </w:r>
      <w:r w:rsidR="00B30036" w:rsidRPr="007963BD">
        <w:rPr>
          <w:rFonts w:asciiTheme="minorHAnsi" w:hAnsiTheme="minorHAnsi" w:cstheme="minorHAnsi"/>
        </w:rPr>
        <w:t xml:space="preserve"> surgeons, medical officers, registrars, </w:t>
      </w:r>
      <w:r w:rsidR="00A944F1" w:rsidRPr="007963BD">
        <w:rPr>
          <w:rFonts w:asciiTheme="minorHAnsi" w:hAnsiTheme="minorHAnsi" w:cstheme="minorHAnsi"/>
        </w:rPr>
        <w:t>interns,</w:t>
      </w:r>
      <w:r w:rsidR="00B30036" w:rsidRPr="007963BD">
        <w:rPr>
          <w:rFonts w:asciiTheme="minorHAnsi" w:hAnsiTheme="minorHAnsi" w:cstheme="minorHAnsi"/>
        </w:rPr>
        <w:t xml:space="preserve"> and medical students. </w:t>
      </w:r>
      <w:r w:rsidR="00A944F1" w:rsidRPr="007963BD">
        <w:rPr>
          <w:rFonts w:asciiTheme="minorHAnsi" w:hAnsiTheme="minorHAnsi" w:cstheme="minorHAnsi"/>
        </w:rPr>
        <w:t>D</w:t>
      </w:r>
      <w:r w:rsidR="003661B9" w:rsidRPr="007963BD">
        <w:rPr>
          <w:rFonts w:asciiTheme="minorHAnsi" w:hAnsiTheme="minorHAnsi" w:cstheme="minorHAnsi"/>
        </w:rPr>
        <w:t>ata will be captured prospectively from patient notes</w:t>
      </w:r>
      <w:r w:rsidR="004B431B" w:rsidRPr="007963BD">
        <w:rPr>
          <w:rFonts w:asciiTheme="minorHAnsi" w:hAnsiTheme="minorHAnsi" w:cstheme="minorHAnsi"/>
        </w:rPr>
        <w:t xml:space="preserve"> using a case report form </w:t>
      </w:r>
      <w:r w:rsidR="00B30036" w:rsidRPr="007963BD">
        <w:rPr>
          <w:rFonts w:asciiTheme="minorHAnsi" w:hAnsiTheme="minorHAnsi" w:cstheme="minorHAnsi"/>
        </w:rPr>
        <w:t>or entered directly</w:t>
      </w:r>
      <w:r w:rsidR="004B431B" w:rsidRPr="007963BD">
        <w:rPr>
          <w:rFonts w:asciiTheme="minorHAnsi" w:hAnsiTheme="minorHAnsi" w:cstheme="minorHAnsi"/>
        </w:rPr>
        <w:t xml:space="preserve"> into </w:t>
      </w:r>
      <w:r w:rsidR="00E43228" w:rsidRPr="007963BD">
        <w:rPr>
          <w:rFonts w:asciiTheme="minorHAnsi" w:hAnsiTheme="minorHAnsi" w:cstheme="minorHAnsi"/>
        </w:rPr>
        <w:t>Research Electronic Data Capture (</w:t>
      </w:r>
      <w:proofErr w:type="spellStart"/>
      <w:r w:rsidR="004B431B" w:rsidRPr="007963BD">
        <w:rPr>
          <w:rFonts w:asciiTheme="minorHAnsi" w:hAnsiTheme="minorHAnsi" w:cstheme="minorHAnsi"/>
        </w:rPr>
        <w:t>REDCap</w:t>
      </w:r>
      <w:proofErr w:type="spellEnd"/>
      <w:r w:rsidR="00E43228" w:rsidRPr="007963BD">
        <w:rPr>
          <w:rFonts w:asciiTheme="minorHAnsi" w:hAnsiTheme="minorHAnsi" w:cstheme="minorHAnsi"/>
        </w:rPr>
        <w:t>)</w:t>
      </w:r>
      <w:r w:rsidR="004B431B" w:rsidRPr="007963BD">
        <w:rPr>
          <w:rFonts w:asciiTheme="minorHAnsi" w:hAnsiTheme="minorHAnsi" w:cstheme="minorHAnsi"/>
        </w:rPr>
        <w:t xml:space="preserve">. </w:t>
      </w:r>
      <w:r w:rsidR="003661B9" w:rsidRPr="007963BD">
        <w:rPr>
          <w:rFonts w:asciiTheme="minorHAnsi" w:hAnsiTheme="minorHAnsi" w:cstheme="minorHAnsi"/>
        </w:rPr>
        <w:t>Each hospital will collect data on participants admitted</w:t>
      </w:r>
      <w:r w:rsidR="00D61139" w:rsidRPr="007963BD">
        <w:rPr>
          <w:rFonts w:asciiTheme="minorHAnsi" w:hAnsiTheme="minorHAnsi" w:cstheme="minorHAnsi"/>
        </w:rPr>
        <w:t xml:space="preserve"> </w:t>
      </w:r>
      <w:r w:rsidR="006B33BE" w:rsidRPr="007963BD">
        <w:rPr>
          <w:rFonts w:asciiTheme="minorHAnsi" w:hAnsiTheme="minorHAnsi" w:cstheme="minorHAnsi"/>
        </w:rPr>
        <w:t xml:space="preserve">during a minimum 28-day consecutive </w:t>
      </w:r>
      <w:proofErr w:type="gramStart"/>
      <w:r w:rsidR="006B33BE" w:rsidRPr="007963BD">
        <w:rPr>
          <w:rFonts w:asciiTheme="minorHAnsi" w:hAnsiTheme="minorHAnsi" w:cstheme="minorHAnsi"/>
        </w:rPr>
        <w:t>time period</w:t>
      </w:r>
      <w:proofErr w:type="gramEnd"/>
      <w:r w:rsidR="006B33BE" w:rsidRPr="007963BD">
        <w:rPr>
          <w:rFonts w:asciiTheme="minorHAnsi" w:hAnsiTheme="minorHAnsi" w:cstheme="minorHAnsi"/>
        </w:rPr>
        <w:t>,</w:t>
      </w:r>
      <w:r w:rsidR="00B30036" w:rsidRPr="007963BD">
        <w:rPr>
          <w:rFonts w:asciiTheme="minorHAnsi" w:hAnsiTheme="minorHAnsi" w:cstheme="minorHAnsi"/>
        </w:rPr>
        <w:t xml:space="preserve"> during</w:t>
      </w:r>
      <w:r w:rsidR="006B33BE" w:rsidRPr="007963BD">
        <w:rPr>
          <w:rFonts w:asciiTheme="minorHAnsi" w:hAnsiTheme="minorHAnsi" w:cstheme="minorHAnsi"/>
        </w:rPr>
        <w:t xml:space="preserve"> February – June 2025. </w:t>
      </w:r>
      <w:r w:rsidR="003661B9" w:rsidRPr="007963BD">
        <w:rPr>
          <w:rFonts w:asciiTheme="minorHAnsi" w:hAnsiTheme="minorHAnsi" w:cstheme="minorHAnsi"/>
        </w:rPr>
        <w:t>For each patient, data will be collected up to discharge</w:t>
      </w:r>
      <w:r w:rsidR="00E43228" w:rsidRPr="007963BD">
        <w:rPr>
          <w:rFonts w:asciiTheme="minorHAnsi" w:hAnsiTheme="minorHAnsi" w:cstheme="minorHAnsi"/>
        </w:rPr>
        <w:t xml:space="preserve">, </w:t>
      </w:r>
      <w:r w:rsidR="003661B9" w:rsidRPr="007963BD">
        <w:rPr>
          <w:rFonts w:asciiTheme="minorHAnsi" w:hAnsiTheme="minorHAnsi" w:cstheme="minorHAnsi"/>
        </w:rPr>
        <w:t>death</w:t>
      </w:r>
      <w:r w:rsidR="00E43228" w:rsidRPr="007963BD">
        <w:rPr>
          <w:rFonts w:asciiTheme="minorHAnsi" w:hAnsiTheme="minorHAnsi" w:cstheme="minorHAnsi"/>
        </w:rPr>
        <w:t>,</w:t>
      </w:r>
      <w:r w:rsidR="003661B9" w:rsidRPr="007963BD">
        <w:rPr>
          <w:rFonts w:asciiTheme="minorHAnsi" w:hAnsiTheme="minorHAnsi" w:cstheme="minorHAnsi"/>
        </w:rPr>
        <w:t xml:space="preserve"> or 30 days following their admission, whichever </w:t>
      </w:r>
      <w:r w:rsidRPr="007963BD">
        <w:rPr>
          <w:rFonts w:asciiTheme="minorHAnsi" w:hAnsiTheme="minorHAnsi" w:cstheme="minorHAnsi"/>
        </w:rPr>
        <w:t>occurs first</w:t>
      </w:r>
      <w:r w:rsidR="003661B9" w:rsidRPr="007963BD">
        <w:rPr>
          <w:rFonts w:asciiTheme="minorHAnsi" w:hAnsiTheme="minorHAnsi" w:cstheme="minorHAnsi"/>
        </w:rPr>
        <w:t>.</w:t>
      </w:r>
      <w:r w:rsidR="004B431B" w:rsidRPr="007963BD">
        <w:rPr>
          <w:rFonts w:asciiTheme="minorHAnsi" w:hAnsiTheme="minorHAnsi" w:cstheme="minorHAnsi"/>
        </w:rPr>
        <w:t xml:space="preserve"> No identifying information will be collected from the patien</w:t>
      </w:r>
      <w:r w:rsidR="000118FD" w:rsidRPr="007963BD">
        <w:rPr>
          <w:rFonts w:asciiTheme="minorHAnsi" w:hAnsiTheme="minorHAnsi" w:cstheme="minorHAnsi"/>
        </w:rPr>
        <w:t>t such as the</w:t>
      </w:r>
      <w:r w:rsidR="00A63485" w:rsidRPr="007963BD">
        <w:rPr>
          <w:rFonts w:asciiTheme="minorHAnsi" w:hAnsiTheme="minorHAnsi" w:cstheme="minorHAnsi"/>
        </w:rPr>
        <w:t xml:space="preserve">ir </w:t>
      </w:r>
      <w:r w:rsidR="003661B9" w:rsidRPr="007963BD">
        <w:rPr>
          <w:rFonts w:asciiTheme="minorHAnsi" w:hAnsiTheme="minorHAnsi" w:cstheme="minorHAnsi"/>
        </w:rPr>
        <w:t>name or hospital number</w:t>
      </w:r>
      <w:r w:rsidR="005A4B65" w:rsidRPr="007963BD">
        <w:rPr>
          <w:rFonts w:asciiTheme="minorHAnsi" w:hAnsiTheme="minorHAnsi" w:cstheme="minorHAnsi"/>
        </w:rPr>
        <w:t xml:space="preserve"> and n</w:t>
      </w:r>
      <w:r w:rsidR="00B30036" w:rsidRPr="007963BD">
        <w:rPr>
          <w:rFonts w:asciiTheme="minorHAnsi" w:hAnsiTheme="minorHAnsi" w:cstheme="minorHAnsi"/>
        </w:rPr>
        <w:t>o follow-up after discharge will be done.</w:t>
      </w:r>
      <w:bookmarkEnd w:id="24"/>
    </w:p>
    <w:bookmarkEnd w:id="25"/>
    <w:p w14:paraId="5CCFD5FB" w14:textId="1FFF68F1" w:rsidR="00F546C4" w:rsidRPr="007963BD" w:rsidRDefault="00F546C4">
      <w:pPr>
        <w:rPr>
          <w:rFonts w:asciiTheme="minorHAnsi" w:hAnsiTheme="minorHAnsi" w:cstheme="minorHAnsi"/>
        </w:rPr>
      </w:pPr>
    </w:p>
    <w:p w14:paraId="1D15F294" w14:textId="058951DE" w:rsidR="00EB702D" w:rsidRPr="007963BD" w:rsidRDefault="00EB702D">
      <w:pPr>
        <w:rPr>
          <w:rFonts w:asciiTheme="minorHAnsi" w:hAnsiTheme="minorHAnsi" w:cstheme="minorHAnsi"/>
          <w:b/>
          <w:bCs/>
        </w:rPr>
      </w:pPr>
      <w:bookmarkStart w:id="26" w:name="_Hlk164251064"/>
      <w:bookmarkEnd w:id="22"/>
      <w:r w:rsidRPr="007963BD">
        <w:rPr>
          <w:rFonts w:asciiTheme="minorHAnsi" w:hAnsiTheme="minorHAnsi" w:cstheme="minorHAnsi"/>
          <w:b/>
          <w:bCs/>
        </w:rPr>
        <w:t>Sample Size</w:t>
      </w:r>
    </w:p>
    <w:p w14:paraId="2752F484" w14:textId="4991BCC8" w:rsidR="001847C0" w:rsidRPr="007963BD" w:rsidRDefault="001847C0" w:rsidP="001847C0">
      <w:pPr>
        <w:pStyle w:val="Default"/>
        <w:rPr>
          <w:rFonts w:asciiTheme="minorHAnsi" w:hAnsiTheme="minorHAnsi" w:cstheme="minorHAnsi"/>
        </w:rPr>
      </w:pPr>
      <w:bookmarkStart w:id="27" w:name="_Hlk164784936"/>
      <w:bookmarkEnd w:id="26"/>
      <w:r w:rsidRPr="007963BD">
        <w:rPr>
          <w:rFonts w:asciiTheme="minorHAnsi" w:hAnsiTheme="minorHAnsi" w:cstheme="minorHAnsi"/>
        </w:rPr>
        <w:t>Through a literature review of mortality on different types of femur fractures globally was conducted, we ascertained an in hospital or 30-day mortality range of 1.6 to 13%. Correspondingly, to detect this range of mortality rates with a confidence interval of 50% of the proportion required was between 193 and 4023 participants. The minimal sample size, allowing for a 10% loss of data due to quality, is 4424 participants globally.  We aim to recruit at least the minimum sample size but as many participants possible will be included.</w:t>
      </w:r>
    </w:p>
    <w:p w14:paraId="37DC05D6" w14:textId="77777777" w:rsidR="0063187B" w:rsidRPr="007963BD" w:rsidRDefault="0063187B">
      <w:pPr>
        <w:rPr>
          <w:rFonts w:asciiTheme="minorHAnsi" w:hAnsiTheme="minorHAnsi" w:cstheme="minorHAnsi"/>
        </w:rPr>
      </w:pPr>
    </w:p>
    <w:p w14:paraId="0FE0DDEB" w14:textId="2505D68A" w:rsidR="00F546C4" w:rsidRPr="007963BD" w:rsidRDefault="003661B9">
      <w:pPr>
        <w:rPr>
          <w:rFonts w:asciiTheme="minorHAnsi" w:hAnsiTheme="minorHAnsi" w:cstheme="minorHAnsi"/>
          <w:b/>
          <w:bCs/>
        </w:rPr>
      </w:pPr>
      <w:bookmarkStart w:id="28" w:name="_Hlk164251082"/>
      <w:bookmarkEnd w:id="27"/>
      <w:r w:rsidRPr="007963BD">
        <w:rPr>
          <w:rFonts w:asciiTheme="minorHAnsi" w:hAnsiTheme="minorHAnsi" w:cstheme="minorHAnsi"/>
          <w:b/>
          <w:bCs/>
        </w:rPr>
        <w:t>Data quality</w:t>
      </w:r>
      <w:r w:rsidR="00BD3B74" w:rsidRPr="007963BD">
        <w:rPr>
          <w:rFonts w:asciiTheme="minorHAnsi" w:hAnsiTheme="minorHAnsi" w:cstheme="minorHAnsi"/>
          <w:b/>
          <w:bCs/>
        </w:rPr>
        <w:t xml:space="preserve"> and validation</w:t>
      </w:r>
    </w:p>
    <w:p w14:paraId="24D97DB0" w14:textId="44A9A1F2" w:rsidR="006544CA" w:rsidRPr="007963BD" w:rsidRDefault="004B431B">
      <w:pPr>
        <w:rPr>
          <w:rFonts w:asciiTheme="minorHAnsi" w:hAnsiTheme="minorHAnsi" w:cstheme="minorHAnsi"/>
        </w:rPr>
      </w:pPr>
      <w:bookmarkStart w:id="29" w:name="_Hlk164784951"/>
      <w:bookmarkStart w:id="30" w:name="_Hlk163680393"/>
      <w:r w:rsidRPr="007963BD">
        <w:rPr>
          <w:rFonts w:asciiTheme="minorHAnsi" w:hAnsiTheme="minorHAnsi" w:cstheme="minorHAnsi"/>
        </w:rPr>
        <w:t xml:space="preserve">All </w:t>
      </w:r>
      <w:r w:rsidR="001847C0" w:rsidRPr="007963BD">
        <w:rPr>
          <w:rFonts w:asciiTheme="minorHAnsi" w:hAnsiTheme="minorHAnsi" w:cstheme="minorHAnsi"/>
        </w:rPr>
        <w:t xml:space="preserve">hospital </w:t>
      </w:r>
      <w:r w:rsidRPr="007963BD">
        <w:rPr>
          <w:rFonts w:asciiTheme="minorHAnsi" w:hAnsiTheme="minorHAnsi" w:cstheme="minorHAnsi"/>
        </w:rPr>
        <w:t>d</w:t>
      </w:r>
      <w:r w:rsidR="003661B9" w:rsidRPr="007963BD">
        <w:rPr>
          <w:rFonts w:asciiTheme="minorHAnsi" w:hAnsiTheme="minorHAnsi" w:cstheme="minorHAnsi"/>
        </w:rPr>
        <w:t>ata collectors will undergo online training.</w:t>
      </w:r>
      <w:r w:rsidR="00B30036" w:rsidRPr="007963BD">
        <w:rPr>
          <w:rFonts w:asciiTheme="minorHAnsi" w:hAnsiTheme="minorHAnsi" w:cstheme="minorHAnsi"/>
        </w:rPr>
        <w:t xml:space="preserve"> </w:t>
      </w:r>
      <w:proofErr w:type="spellStart"/>
      <w:r w:rsidR="000118FD" w:rsidRPr="007963BD">
        <w:rPr>
          <w:rFonts w:asciiTheme="minorHAnsi" w:hAnsiTheme="minorHAnsi" w:cstheme="minorHAnsi"/>
        </w:rPr>
        <w:t>REDCap</w:t>
      </w:r>
      <w:proofErr w:type="spellEnd"/>
      <w:r w:rsidR="000118FD" w:rsidRPr="007963BD">
        <w:rPr>
          <w:rFonts w:asciiTheme="minorHAnsi" w:hAnsiTheme="minorHAnsi" w:cstheme="minorHAnsi"/>
        </w:rPr>
        <w:t xml:space="preserve"> </w:t>
      </w:r>
      <w:r w:rsidR="003661B9" w:rsidRPr="007963BD">
        <w:rPr>
          <w:rFonts w:asciiTheme="minorHAnsi" w:hAnsiTheme="minorHAnsi" w:cstheme="minorHAnsi"/>
        </w:rPr>
        <w:t xml:space="preserve">data entry in real time </w:t>
      </w:r>
      <w:r w:rsidR="005A4B65" w:rsidRPr="007963BD">
        <w:rPr>
          <w:rFonts w:asciiTheme="minorHAnsi" w:hAnsiTheme="minorHAnsi" w:cstheme="minorHAnsi"/>
        </w:rPr>
        <w:t>will be</w:t>
      </w:r>
      <w:r w:rsidR="003661B9" w:rsidRPr="007963BD">
        <w:rPr>
          <w:rFonts w:asciiTheme="minorHAnsi" w:hAnsiTheme="minorHAnsi" w:cstheme="minorHAnsi"/>
        </w:rPr>
        <w:t xml:space="preserve"> encouraged.</w:t>
      </w:r>
      <w:r w:rsidR="006D2637" w:rsidRPr="007963BD">
        <w:rPr>
          <w:rFonts w:asciiTheme="minorHAnsi" w:hAnsiTheme="minorHAnsi" w:cstheme="minorHAnsi"/>
        </w:rPr>
        <w:t xml:space="preserve"> </w:t>
      </w:r>
      <w:r w:rsidR="003661B9" w:rsidRPr="007963BD">
        <w:rPr>
          <w:rFonts w:asciiTheme="minorHAnsi" w:hAnsiTheme="minorHAnsi" w:cstheme="minorHAnsi"/>
        </w:rPr>
        <w:t xml:space="preserve">Notes for clarity/images will be incorporated into the </w:t>
      </w:r>
      <w:proofErr w:type="spellStart"/>
      <w:r w:rsidR="000118FD" w:rsidRPr="007963BD">
        <w:rPr>
          <w:rFonts w:asciiTheme="minorHAnsi" w:hAnsiTheme="minorHAnsi" w:cstheme="minorHAnsi"/>
        </w:rPr>
        <w:t>REDCap</w:t>
      </w:r>
      <w:proofErr w:type="spellEnd"/>
      <w:r w:rsidR="000118FD" w:rsidRPr="007963BD">
        <w:rPr>
          <w:rFonts w:asciiTheme="minorHAnsi" w:hAnsiTheme="minorHAnsi" w:cstheme="minorHAnsi"/>
        </w:rPr>
        <w:t xml:space="preserve"> </w:t>
      </w:r>
      <w:r w:rsidR="003661B9" w:rsidRPr="007963BD">
        <w:rPr>
          <w:rFonts w:asciiTheme="minorHAnsi" w:hAnsiTheme="minorHAnsi" w:cstheme="minorHAnsi"/>
        </w:rPr>
        <w:t>form to assist in grading pressure sores/defining fracture types.</w:t>
      </w:r>
      <w:r w:rsidR="006D2637" w:rsidRPr="007963BD">
        <w:rPr>
          <w:rFonts w:asciiTheme="minorHAnsi" w:hAnsiTheme="minorHAnsi" w:cstheme="minorHAnsi"/>
        </w:rPr>
        <w:t xml:space="preserve"> </w:t>
      </w:r>
      <w:r w:rsidR="003661B9" w:rsidRPr="007963BD">
        <w:rPr>
          <w:rFonts w:asciiTheme="minorHAnsi" w:hAnsiTheme="minorHAnsi" w:cstheme="minorHAnsi"/>
        </w:rPr>
        <w:t>Data limits and data flow structures will ensure erroneous data entry is minimised.</w:t>
      </w:r>
      <w:r w:rsidR="006D2637" w:rsidRPr="007963BD">
        <w:rPr>
          <w:rFonts w:asciiTheme="minorHAnsi" w:hAnsiTheme="minorHAnsi" w:cstheme="minorHAnsi"/>
        </w:rPr>
        <w:t xml:space="preserve"> </w:t>
      </w:r>
      <w:r w:rsidR="001847C0" w:rsidRPr="007963BD">
        <w:rPr>
          <w:rFonts w:asciiTheme="minorHAnsi" w:hAnsiTheme="minorHAnsi" w:cstheme="minorHAnsi"/>
        </w:rPr>
        <w:t>Data missingness will be checked weekly. Data will be validated in a 10% randomly selected set of facilities. At each site, data will be checked for case missingness and accuracy on a random subset of participants. Only data sets with ≥ 90% data completeness will be accepted for pooled national analysis. To emphasise the importance of data completeness to collaborators, data collection periods with &gt;10% missing data points will be excluded from the study and collaborators from those periods withdrawn from the published list of citable collaborators.</w:t>
      </w:r>
      <w:bookmarkEnd w:id="29"/>
    </w:p>
    <w:p w14:paraId="0C08A77D" w14:textId="77777777" w:rsidR="0063187B" w:rsidRPr="007963BD" w:rsidRDefault="0063187B">
      <w:pPr>
        <w:rPr>
          <w:rFonts w:asciiTheme="minorHAnsi" w:hAnsiTheme="minorHAnsi" w:cstheme="minorHAnsi"/>
        </w:rPr>
      </w:pPr>
    </w:p>
    <w:bookmarkEnd w:id="30"/>
    <w:p w14:paraId="193F65E2" w14:textId="77777777" w:rsidR="00F546C4" w:rsidRPr="007963BD" w:rsidRDefault="003661B9">
      <w:pPr>
        <w:rPr>
          <w:rFonts w:asciiTheme="minorHAnsi" w:hAnsiTheme="minorHAnsi" w:cstheme="minorHAnsi"/>
          <w:b/>
          <w:bCs/>
        </w:rPr>
      </w:pPr>
      <w:r w:rsidRPr="007963BD">
        <w:rPr>
          <w:rFonts w:asciiTheme="minorHAnsi" w:hAnsiTheme="minorHAnsi" w:cstheme="minorHAnsi"/>
          <w:b/>
          <w:bCs/>
        </w:rPr>
        <w:t>Data anonymity, storage, and sharing</w:t>
      </w:r>
    </w:p>
    <w:p w14:paraId="6F7A4CC9" w14:textId="495D3155" w:rsidR="007736F6" w:rsidRPr="007963BD" w:rsidRDefault="007736F6" w:rsidP="007736F6">
      <w:pPr>
        <w:rPr>
          <w:rFonts w:asciiTheme="minorHAnsi" w:hAnsiTheme="minorHAnsi" w:cstheme="minorHAnsi"/>
        </w:rPr>
      </w:pPr>
      <w:bookmarkStart w:id="31" w:name="_Hlk164784963"/>
      <w:r w:rsidRPr="007963BD">
        <w:rPr>
          <w:rFonts w:asciiTheme="minorHAnsi" w:hAnsiTheme="minorHAnsi" w:cstheme="minorHAnsi"/>
        </w:rPr>
        <w:t>Data will be collected and stored online through a secure server running the Research Electronic Data Capture (</w:t>
      </w:r>
      <w:proofErr w:type="spellStart"/>
      <w:r w:rsidRPr="007963BD">
        <w:rPr>
          <w:rFonts w:asciiTheme="minorHAnsi" w:hAnsiTheme="minorHAnsi" w:cstheme="minorHAnsi"/>
        </w:rPr>
        <w:t>REDCap</w:t>
      </w:r>
      <w:proofErr w:type="spellEnd"/>
      <w:r w:rsidRPr="007963BD">
        <w:rPr>
          <w:rFonts w:asciiTheme="minorHAnsi" w:hAnsiTheme="minorHAnsi" w:cstheme="minorHAnsi"/>
        </w:rPr>
        <w:t xml:space="preserve">) web application, ensuring safe anonymised data storage by collaborators worldwide. The service will be managed by the </w:t>
      </w:r>
      <w:proofErr w:type="spellStart"/>
      <w:r w:rsidRPr="007963BD">
        <w:rPr>
          <w:rFonts w:asciiTheme="minorHAnsi" w:hAnsiTheme="minorHAnsi" w:cstheme="minorHAnsi"/>
        </w:rPr>
        <w:t>REDCap</w:t>
      </w:r>
      <w:proofErr w:type="spellEnd"/>
      <w:r w:rsidRPr="007963BD">
        <w:rPr>
          <w:rFonts w:asciiTheme="minorHAnsi" w:hAnsiTheme="minorHAnsi" w:cstheme="minorHAnsi"/>
        </w:rPr>
        <w:t xml:space="preserve"> hosted at the University of Birmingham, UK. The security of the study database system will be governed by the policies of the University of Birmingham. Collaborators will be given secure </w:t>
      </w:r>
      <w:proofErr w:type="spellStart"/>
      <w:r w:rsidRPr="007963BD">
        <w:rPr>
          <w:rFonts w:asciiTheme="minorHAnsi" w:hAnsiTheme="minorHAnsi" w:cstheme="minorHAnsi"/>
        </w:rPr>
        <w:t>REDCap</w:t>
      </w:r>
      <w:proofErr w:type="spellEnd"/>
      <w:r w:rsidRPr="007963BD">
        <w:rPr>
          <w:rFonts w:asciiTheme="minorHAnsi" w:hAnsiTheme="minorHAnsi" w:cstheme="minorHAnsi"/>
        </w:rPr>
        <w:t xml:space="preserve"> project server login details, allowing secure data storage on the </w:t>
      </w:r>
      <w:proofErr w:type="spellStart"/>
      <w:r w:rsidRPr="007963BD">
        <w:rPr>
          <w:rFonts w:asciiTheme="minorHAnsi" w:hAnsiTheme="minorHAnsi" w:cstheme="minorHAnsi"/>
        </w:rPr>
        <w:t>REDCap</w:t>
      </w:r>
      <w:proofErr w:type="spellEnd"/>
      <w:r w:rsidRPr="007963BD">
        <w:rPr>
          <w:rFonts w:asciiTheme="minorHAnsi" w:hAnsiTheme="minorHAnsi" w:cstheme="minorHAnsi"/>
        </w:rPr>
        <w:t xml:space="preserve"> database. </w:t>
      </w:r>
    </w:p>
    <w:p w14:paraId="41E0A498" w14:textId="77777777" w:rsidR="007736F6" w:rsidRPr="007963BD" w:rsidRDefault="007736F6" w:rsidP="007736F6">
      <w:pPr>
        <w:rPr>
          <w:rFonts w:asciiTheme="minorHAnsi" w:hAnsiTheme="minorHAnsi" w:cstheme="minorHAnsi"/>
        </w:rPr>
      </w:pPr>
    </w:p>
    <w:p w14:paraId="6EF682CC" w14:textId="101F6ECF" w:rsidR="00F546C4" w:rsidRPr="007963BD" w:rsidRDefault="007736F6" w:rsidP="007736F6">
      <w:pPr>
        <w:rPr>
          <w:rFonts w:asciiTheme="minorHAnsi" w:hAnsiTheme="minorHAnsi" w:cstheme="minorHAnsi"/>
        </w:rPr>
      </w:pPr>
      <w:r w:rsidRPr="007963BD">
        <w:rPr>
          <w:rFonts w:asciiTheme="minorHAnsi" w:hAnsiTheme="minorHAnsi" w:cstheme="minorHAnsi"/>
        </w:rPr>
        <w:t xml:space="preserve">No patient data will be uploaded or stored on the </w:t>
      </w:r>
      <w:proofErr w:type="spellStart"/>
      <w:r w:rsidRPr="007963BD">
        <w:rPr>
          <w:rFonts w:asciiTheme="minorHAnsi" w:hAnsiTheme="minorHAnsi" w:cstheme="minorHAnsi"/>
        </w:rPr>
        <w:t>REDCap</w:t>
      </w:r>
      <w:proofErr w:type="spellEnd"/>
      <w:r w:rsidRPr="007963BD">
        <w:rPr>
          <w:rFonts w:asciiTheme="minorHAnsi" w:hAnsiTheme="minorHAnsi" w:cstheme="minorHAnsi"/>
        </w:rPr>
        <w:t xml:space="preserve"> database without prior local permission. All data will be handled in accordance with local data governance policie</w:t>
      </w:r>
      <w:r w:rsidR="001847C0" w:rsidRPr="007963BD">
        <w:rPr>
          <w:rFonts w:asciiTheme="minorHAnsi" w:hAnsiTheme="minorHAnsi" w:cstheme="minorHAnsi"/>
        </w:rPr>
        <w:t>s.</w:t>
      </w:r>
    </w:p>
    <w:bookmarkEnd w:id="23"/>
    <w:bookmarkEnd w:id="28"/>
    <w:bookmarkEnd w:id="31"/>
    <w:p w14:paraId="7CAD64F3" w14:textId="77777777" w:rsidR="007736F6" w:rsidRPr="007963BD" w:rsidRDefault="007736F6" w:rsidP="007736F6">
      <w:pPr>
        <w:rPr>
          <w:rFonts w:asciiTheme="minorHAnsi" w:hAnsiTheme="minorHAnsi" w:cstheme="minorHAnsi"/>
        </w:rPr>
      </w:pPr>
    </w:p>
    <w:p w14:paraId="539D98C6" w14:textId="40D85CC5" w:rsidR="007B296C" w:rsidRPr="007963BD" w:rsidRDefault="007B296C" w:rsidP="0063187B">
      <w:pPr>
        <w:rPr>
          <w:rFonts w:asciiTheme="minorHAnsi" w:hAnsiTheme="minorHAnsi" w:cstheme="minorHAnsi"/>
        </w:rPr>
      </w:pPr>
    </w:p>
    <w:p w14:paraId="63D10563" w14:textId="77777777" w:rsidR="007B296C" w:rsidRDefault="007B296C" w:rsidP="007736F6">
      <w:pPr>
        <w:rPr>
          <w:rFonts w:asciiTheme="minorHAnsi" w:hAnsiTheme="minorHAnsi" w:cstheme="minorHAnsi"/>
        </w:rPr>
      </w:pPr>
    </w:p>
    <w:p w14:paraId="6EB2357B" w14:textId="77777777" w:rsidR="00F17ECA" w:rsidRPr="007963BD" w:rsidRDefault="00F17ECA" w:rsidP="007736F6">
      <w:pPr>
        <w:rPr>
          <w:rFonts w:asciiTheme="minorHAnsi" w:hAnsiTheme="minorHAnsi" w:cstheme="minorHAnsi"/>
        </w:rPr>
      </w:pPr>
    </w:p>
    <w:p w14:paraId="6390C095" w14:textId="77777777" w:rsidR="007B296C" w:rsidRPr="007963BD" w:rsidRDefault="007B296C" w:rsidP="007736F6">
      <w:pPr>
        <w:rPr>
          <w:rFonts w:asciiTheme="minorHAnsi" w:hAnsiTheme="minorHAnsi" w:cstheme="minorHAnsi"/>
        </w:rPr>
      </w:pPr>
    </w:p>
    <w:p w14:paraId="3E1822FF" w14:textId="77777777" w:rsidR="00F546C4" w:rsidRPr="007963BD" w:rsidRDefault="003661B9">
      <w:pPr>
        <w:rPr>
          <w:rFonts w:asciiTheme="minorHAnsi" w:hAnsiTheme="minorHAnsi" w:cstheme="minorHAnsi"/>
          <w:b/>
          <w:bCs/>
        </w:rPr>
      </w:pPr>
      <w:bookmarkStart w:id="32" w:name="_Hlk163680445"/>
      <w:r w:rsidRPr="007963BD">
        <w:rPr>
          <w:rFonts w:asciiTheme="minorHAnsi" w:hAnsiTheme="minorHAnsi" w:cstheme="minorHAnsi"/>
          <w:b/>
          <w:bCs/>
        </w:rPr>
        <w:lastRenderedPageBreak/>
        <w:t>Analysis plan</w:t>
      </w:r>
    </w:p>
    <w:p w14:paraId="718DCF79" w14:textId="6FD0C6E7" w:rsidR="0063187B" w:rsidRPr="007963BD" w:rsidRDefault="00842CDD">
      <w:pPr>
        <w:rPr>
          <w:rFonts w:asciiTheme="minorHAnsi" w:hAnsiTheme="minorHAnsi" w:cstheme="minorHAnsi"/>
        </w:rPr>
      </w:pPr>
      <w:r w:rsidRPr="007963BD">
        <w:rPr>
          <w:rFonts w:asciiTheme="minorHAnsi" w:hAnsiTheme="minorHAnsi" w:cstheme="minorHAnsi"/>
        </w:rPr>
        <w:t>Study outcomes include 1)</w:t>
      </w:r>
      <w:r w:rsidR="00427CF4" w:rsidRPr="007963BD">
        <w:rPr>
          <w:rFonts w:asciiTheme="minorHAnsi" w:hAnsiTheme="minorHAnsi" w:cstheme="minorHAnsi"/>
        </w:rPr>
        <w:t xml:space="preserve"> mortality, morbidity, and mobility outcomes at discharge, or 30 days after admission with femur fractures, and </w:t>
      </w:r>
      <w:r w:rsidRPr="007963BD">
        <w:rPr>
          <w:rFonts w:asciiTheme="minorHAnsi" w:hAnsiTheme="minorHAnsi" w:cstheme="minorHAnsi"/>
        </w:rPr>
        <w:t>2)</w:t>
      </w:r>
      <w:r w:rsidR="00427CF4" w:rsidRPr="007963BD">
        <w:rPr>
          <w:rFonts w:asciiTheme="minorHAnsi" w:hAnsiTheme="minorHAnsi" w:cstheme="minorHAnsi"/>
        </w:rPr>
        <w:t xml:space="preserve"> </w:t>
      </w:r>
      <w:r w:rsidRPr="007963BD">
        <w:rPr>
          <w:rFonts w:asciiTheme="minorHAnsi" w:hAnsiTheme="minorHAnsi" w:cstheme="minorHAnsi"/>
        </w:rPr>
        <w:t xml:space="preserve">types of femur fracture </w:t>
      </w:r>
      <w:r w:rsidR="00427CF4" w:rsidRPr="007963BD">
        <w:rPr>
          <w:rFonts w:asciiTheme="minorHAnsi" w:hAnsiTheme="minorHAnsi" w:cstheme="minorHAnsi"/>
        </w:rPr>
        <w:t xml:space="preserve">management </w:t>
      </w:r>
      <w:r w:rsidRPr="007963BD">
        <w:rPr>
          <w:rFonts w:asciiTheme="minorHAnsi" w:hAnsiTheme="minorHAnsi" w:cstheme="minorHAnsi"/>
        </w:rPr>
        <w:t>at</w:t>
      </w:r>
      <w:r w:rsidR="00427CF4" w:rsidRPr="007963BD">
        <w:rPr>
          <w:rFonts w:asciiTheme="minorHAnsi" w:hAnsiTheme="minorHAnsi" w:cstheme="minorHAnsi"/>
        </w:rPr>
        <w:t xml:space="preserve"> hospitals</w:t>
      </w:r>
      <w:r w:rsidR="00041270" w:rsidRPr="007963BD">
        <w:rPr>
          <w:rFonts w:asciiTheme="minorHAnsi" w:hAnsiTheme="minorHAnsi" w:cstheme="minorHAnsi"/>
        </w:rPr>
        <w:t>, globally</w:t>
      </w:r>
      <w:r w:rsidR="00427CF4" w:rsidRPr="007963BD">
        <w:rPr>
          <w:rFonts w:asciiTheme="minorHAnsi" w:hAnsiTheme="minorHAnsi" w:cstheme="minorHAnsi"/>
        </w:rPr>
        <w:t xml:space="preserve">. </w:t>
      </w:r>
      <w:r w:rsidR="003661B9" w:rsidRPr="007963BD">
        <w:rPr>
          <w:rFonts w:asciiTheme="minorHAnsi" w:hAnsiTheme="minorHAnsi" w:cstheme="minorHAnsi"/>
        </w:rPr>
        <w:t>Results will be described for the total sample and disaggregated by femur fracture types, age groups, sex, income country status, hospital types.</w:t>
      </w:r>
      <w:r w:rsidR="004B431B" w:rsidRPr="007963BD">
        <w:rPr>
          <w:rFonts w:asciiTheme="minorHAnsi" w:hAnsiTheme="minorHAnsi" w:cstheme="minorHAnsi"/>
        </w:rPr>
        <w:t xml:space="preserve"> </w:t>
      </w:r>
      <w:r w:rsidR="003661B9" w:rsidRPr="007963BD">
        <w:rPr>
          <w:rFonts w:asciiTheme="minorHAnsi" w:hAnsiTheme="minorHAnsi" w:cstheme="minorHAnsi"/>
        </w:rPr>
        <w:t xml:space="preserve">Analyses to assess factors associated with the primary and secondary outcomes will be conducted on the whole sample and for each femur fracture type separately, using binary logistic, multilevel modelling (with levels including hospital level and country income status incorporated as random effects). </w:t>
      </w:r>
      <w:r w:rsidR="004B431B" w:rsidRPr="007963BD">
        <w:rPr>
          <w:rFonts w:asciiTheme="minorHAnsi" w:hAnsiTheme="minorHAnsi" w:cstheme="minorHAnsi"/>
        </w:rPr>
        <w:t>A</w:t>
      </w:r>
      <w:r w:rsidR="003661B9" w:rsidRPr="007963BD">
        <w:rPr>
          <w:rFonts w:asciiTheme="minorHAnsi" w:hAnsiTheme="minorHAnsi" w:cstheme="minorHAnsi"/>
        </w:rPr>
        <w:t>dditional confounders will include management given, patient demographics, and delays to care.</w:t>
      </w:r>
    </w:p>
    <w:bookmarkEnd w:id="32"/>
    <w:p w14:paraId="6FA932AD" w14:textId="77777777" w:rsidR="00D241FA" w:rsidRPr="007963BD" w:rsidRDefault="00D241FA" w:rsidP="00D241FA">
      <w:pPr>
        <w:pStyle w:val="Heading1"/>
        <w:ind w:right="89"/>
        <w:rPr>
          <w:rFonts w:asciiTheme="minorHAnsi" w:hAnsiTheme="minorHAnsi" w:cstheme="minorHAnsi"/>
          <w:color w:val="auto"/>
          <w:szCs w:val="24"/>
        </w:rPr>
      </w:pPr>
      <w:r w:rsidRPr="007963BD">
        <w:rPr>
          <w:rFonts w:asciiTheme="minorHAnsi" w:hAnsiTheme="minorHAnsi" w:cstheme="minorHAnsi"/>
          <w:color w:val="auto"/>
          <w:szCs w:val="24"/>
        </w:rPr>
        <w:t>Ethical approval</w:t>
      </w:r>
    </w:p>
    <w:p w14:paraId="1A06E289" w14:textId="36C7103A" w:rsidR="0063187B" w:rsidRPr="007963BD" w:rsidRDefault="00D241FA" w:rsidP="00D241FA">
      <w:pPr>
        <w:ind w:right="89"/>
        <w:rPr>
          <w:rFonts w:asciiTheme="minorHAnsi" w:hAnsiTheme="minorHAnsi" w:cstheme="minorHAnsi"/>
        </w:rPr>
      </w:pPr>
      <w:bookmarkStart w:id="33" w:name="_Hlk163680458"/>
      <w:r w:rsidRPr="007963BD">
        <w:rPr>
          <w:rFonts w:asciiTheme="minorHAnsi" w:hAnsiTheme="minorHAnsi" w:cstheme="minorHAnsi"/>
        </w:rPr>
        <w:t xml:space="preserve">This protocol </w:t>
      </w:r>
      <w:r w:rsidR="00B30036" w:rsidRPr="007963BD">
        <w:rPr>
          <w:rFonts w:asciiTheme="minorHAnsi" w:hAnsiTheme="minorHAnsi" w:cstheme="minorHAnsi"/>
        </w:rPr>
        <w:t>has been approved by the University of Birmingham (UK)</w:t>
      </w:r>
      <w:r w:rsidRPr="007963BD">
        <w:rPr>
          <w:rFonts w:asciiTheme="minorHAnsi" w:hAnsiTheme="minorHAnsi" w:cstheme="minorHAnsi"/>
        </w:rPr>
        <w:t>. Permission will also be obtained from the relevant Provincial Department of Health</w:t>
      </w:r>
      <w:r w:rsidR="00EB702D" w:rsidRPr="007963BD">
        <w:rPr>
          <w:rFonts w:asciiTheme="minorHAnsi" w:hAnsiTheme="minorHAnsi" w:cstheme="minorHAnsi"/>
        </w:rPr>
        <w:t xml:space="preserve"> and hospital ethics boards.</w:t>
      </w:r>
      <w:r w:rsidRPr="007963BD">
        <w:rPr>
          <w:rFonts w:asciiTheme="minorHAnsi" w:hAnsiTheme="minorHAnsi" w:cstheme="minorHAnsi"/>
        </w:rPr>
        <w:t xml:space="preserve"> </w:t>
      </w:r>
      <w:r w:rsidR="00A944F1" w:rsidRPr="007963BD">
        <w:rPr>
          <w:rFonts w:asciiTheme="minorHAnsi" w:hAnsiTheme="minorHAnsi" w:cstheme="minorHAnsi"/>
        </w:rPr>
        <w:t xml:space="preserve">Patients will only be recruited after institutional ethics is obtained. </w:t>
      </w:r>
      <w:r w:rsidRPr="007963BD">
        <w:rPr>
          <w:rFonts w:asciiTheme="minorHAnsi" w:hAnsiTheme="minorHAnsi" w:cstheme="minorHAnsi"/>
        </w:rPr>
        <w:t xml:space="preserve">No patient identifiable information (e.g. </w:t>
      </w:r>
      <w:r w:rsidR="00B30036" w:rsidRPr="007963BD">
        <w:rPr>
          <w:rFonts w:asciiTheme="minorHAnsi" w:hAnsiTheme="minorHAnsi" w:cstheme="minorHAnsi"/>
        </w:rPr>
        <w:t>hospital IDs</w:t>
      </w:r>
      <w:r w:rsidRPr="007963BD">
        <w:rPr>
          <w:rFonts w:asciiTheme="minorHAnsi" w:hAnsiTheme="minorHAnsi" w:cstheme="minorHAnsi"/>
        </w:rPr>
        <w:t xml:space="preserve">) </w:t>
      </w:r>
      <w:r w:rsidR="005A4B65" w:rsidRPr="007963BD">
        <w:rPr>
          <w:rFonts w:asciiTheme="minorHAnsi" w:hAnsiTheme="minorHAnsi" w:cstheme="minorHAnsi"/>
        </w:rPr>
        <w:t>will</w:t>
      </w:r>
      <w:r w:rsidRPr="007963BD">
        <w:rPr>
          <w:rFonts w:asciiTheme="minorHAnsi" w:hAnsiTheme="minorHAnsi" w:cstheme="minorHAnsi"/>
        </w:rPr>
        <w:t xml:space="preserve"> be uploaded or stored on the </w:t>
      </w:r>
      <w:proofErr w:type="spellStart"/>
      <w:r w:rsidRPr="007963BD">
        <w:rPr>
          <w:rFonts w:asciiTheme="minorHAnsi" w:hAnsiTheme="minorHAnsi" w:cstheme="minorHAnsi"/>
        </w:rPr>
        <w:t>REDCap</w:t>
      </w:r>
      <w:proofErr w:type="spellEnd"/>
      <w:r w:rsidRPr="007963BD">
        <w:rPr>
          <w:rFonts w:asciiTheme="minorHAnsi" w:hAnsiTheme="minorHAnsi" w:cstheme="minorHAnsi"/>
        </w:rPr>
        <w:t xml:space="preserve"> database</w:t>
      </w:r>
      <w:r w:rsidR="00883BDE" w:rsidRPr="007963BD">
        <w:rPr>
          <w:rFonts w:asciiTheme="minorHAnsi" w:hAnsiTheme="minorHAnsi" w:cstheme="minorHAnsi"/>
        </w:rPr>
        <w:t>.</w:t>
      </w:r>
    </w:p>
    <w:bookmarkEnd w:id="33"/>
    <w:p w14:paraId="17DE7772" w14:textId="77777777" w:rsidR="00D241FA" w:rsidRPr="007963BD" w:rsidRDefault="00D241FA" w:rsidP="00D241FA">
      <w:pPr>
        <w:pStyle w:val="Heading1"/>
        <w:ind w:right="89"/>
        <w:rPr>
          <w:rFonts w:asciiTheme="minorHAnsi" w:hAnsiTheme="minorHAnsi" w:cstheme="minorHAnsi"/>
          <w:color w:val="auto"/>
          <w:szCs w:val="24"/>
        </w:rPr>
      </w:pPr>
      <w:r w:rsidRPr="007963BD">
        <w:rPr>
          <w:rFonts w:asciiTheme="minorHAnsi" w:hAnsiTheme="minorHAnsi" w:cstheme="minorHAnsi"/>
          <w:color w:val="auto"/>
          <w:szCs w:val="24"/>
        </w:rPr>
        <w:t>Consent and confidentiality</w:t>
      </w:r>
    </w:p>
    <w:p w14:paraId="4C991353" w14:textId="1C3D1995" w:rsidR="00D241FA" w:rsidRPr="007963BD" w:rsidRDefault="00D241FA" w:rsidP="00D241FA">
      <w:pPr>
        <w:ind w:right="89"/>
        <w:rPr>
          <w:rFonts w:asciiTheme="minorHAnsi" w:hAnsiTheme="minorHAnsi" w:cstheme="minorHAnsi"/>
        </w:rPr>
      </w:pPr>
      <w:r w:rsidRPr="007963BD">
        <w:rPr>
          <w:rFonts w:asciiTheme="minorHAnsi" w:hAnsiTheme="minorHAnsi" w:cstheme="minorHAnsi"/>
        </w:rPr>
        <w:t xml:space="preserve">The study will be explained extensively to eligible participants by the data collection team and sufficient time will be allowed for careful reading </w:t>
      </w:r>
      <w:bookmarkStart w:id="34" w:name="_Hlk163499235"/>
      <w:r w:rsidRPr="007963BD">
        <w:rPr>
          <w:rFonts w:asciiTheme="minorHAnsi" w:hAnsiTheme="minorHAnsi" w:cstheme="minorHAnsi"/>
        </w:rPr>
        <w:t xml:space="preserve">of the </w:t>
      </w:r>
      <w:r w:rsidR="006D2637" w:rsidRPr="007963BD">
        <w:rPr>
          <w:rFonts w:asciiTheme="minorHAnsi" w:hAnsiTheme="minorHAnsi" w:cstheme="minorHAnsi"/>
        </w:rPr>
        <w:t xml:space="preserve">information sheet and the </w:t>
      </w:r>
      <w:r w:rsidRPr="007963BD">
        <w:rPr>
          <w:rFonts w:asciiTheme="minorHAnsi" w:hAnsiTheme="minorHAnsi" w:cstheme="minorHAnsi"/>
        </w:rPr>
        <w:t xml:space="preserve">consent form. </w:t>
      </w:r>
      <w:bookmarkEnd w:id="34"/>
      <w:r w:rsidRPr="007963BD">
        <w:rPr>
          <w:rFonts w:asciiTheme="minorHAnsi" w:hAnsiTheme="minorHAnsi" w:cstheme="minorHAnsi"/>
        </w:rPr>
        <w:t xml:space="preserve">Translators will be made available and the researcher will be available to answer any questions that the potential participants might have. Informed consent will then be obtained. </w:t>
      </w:r>
      <w:r w:rsidR="00A87BC5" w:rsidRPr="007963BD">
        <w:rPr>
          <w:rFonts w:asciiTheme="minorHAnsi" w:hAnsiTheme="minorHAnsi" w:cstheme="minorHAnsi"/>
        </w:rPr>
        <w:t xml:space="preserve">They will receive a copy of the consent form. </w:t>
      </w:r>
      <w:r w:rsidRPr="007963BD">
        <w:rPr>
          <w:rFonts w:asciiTheme="minorHAnsi" w:hAnsiTheme="minorHAnsi" w:cstheme="minorHAnsi"/>
        </w:rPr>
        <w:t xml:space="preserve">Participants that agree to take part in the study will be informed that confidentiality and anonymity cannot be promised, but that all attempts will be made to protect their identity. </w:t>
      </w:r>
    </w:p>
    <w:p w14:paraId="278738DC" w14:textId="77777777" w:rsidR="00D241FA" w:rsidRPr="007963BD" w:rsidRDefault="00D241FA" w:rsidP="00D241FA">
      <w:pPr>
        <w:ind w:right="89"/>
        <w:rPr>
          <w:rFonts w:asciiTheme="minorHAnsi" w:hAnsiTheme="minorHAnsi" w:cstheme="minorHAnsi"/>
        </w:rPr>
      </w:pPr>
    </w:p>
    <w:p w14:paraId="0AF56C05" w14:textId="2B8361DC" w:rsidR="009C7226" w:rsidRPr="007963BD" w:rsidRDefault="00D241FA" w:rsidP="009C7226">
      <w:pPr>
        <w:ind w:right="89"/>
        <w:rPr>
          <w:rFonts w:asciiTheme="minorHAnsi" w:hAnsiTheme="minorHAnsi" w:cstheme="minorHAnsi"/>
        </w:rPr>
      </w:pPr>
      <w:r w:rsidRPr="007963BD">
        <w:rPr>
          <w:rFonts w:asciiTheme="minorHAnsi" w:hAnsiTheme="minorHAnsi" w:cstheme="minorHAnsi"/>
        </w:rPr>
        <w:t xml:space="preserve">All participant information will be de-identified using a unique code that will be assigned to every participant. </w:t>
      </w:r>
    </w:p>
    <w:p w14:paraId="5DBE85DA" w14:textId="6424C4B6" w:rsidR="00D241FA" w:rsidRPr="007963BD" w:rsidRDefault="00D241FA" w:rsidP="00D241FA">
      <w:pPr>
        <w:pStyle w:val="Heading1"/>
        <w:ind w:right="89"/>
        <w:rPr>
          <w:rFonts w:asciiTheme="minorHAnsi" w:hAnsiTheme="minorHAnsi" w:cstheme="minorHAnsi"/>
          <w:color w:val="auto"/>
          <w:szCs w:val="24"/>
        </w:rPr>
      </w:pPr>
      <w:r w:rsidRPr="007963BD">
        <w:rPr>
          <w:rFonts w:asciiTheme="minorHAnsi" w:hAnsiTheme="minorHAnsi" w:cstheme="minorHAnsi"/>
          <w:color w:val="auto"/>
          <w:szCs w:val="24"/>
        </w:rPr>
        <w:t>Potential risks and benefits</w:t>
      </w:r>
    </w:p>
    <w:p w14:paraId="61830F6F" w14:textId="5A7FA844" w:rsidR="009C7226" w:rsidRPr="007963BD" w:rsidRDefault="00D241FA" w:rsidP="00D241FA">
      <w:pPr>
        <w:ind w:right="89"/>
        <w:rPr>
          <w:rFonts w:asciiTheme="minorHAnsi" w:hAnsiTheme="minorHAnsi" w:cstheme="minorHAnsi"/>
        </w:rPr>
      </w:pPr>
      <w:bookmarkStart w:id="35" w:name="_Hlk164251115"/>
      <w:r w:rsidRPr="007963BD">
        <w:rPr>
          <w:rFonts w:asciiTheme="minorHAnsi" w:hAnsiTheme="minorHAnsi" w:cstheme="minorHAnsi"/>
        </w:rPr>
        <w:t xml:space="preserve">There is no additional risk to taking part. </w:t>
      </w:r>
      <w:r w:rsidR="00842CDD" w:rsidRPr="007963BD">
        <w:rPr>
          <w:rFonts w:asciiTheme="minorHAnsi" w:hAnsiTheme="minorHAnsi" w:cstheme="minorHAnsi"/>
        </w:rPr>
        <w:t xml:space="preserve">All data collected will measure current practice and no changes to normal patient management will result. </w:t>
      </w:r>
      <w:bookmarkStart w:id="36" w:name="_Hlk165027898"/>
      <w:r w:rsidRPr="007963BD">
        <w:rPr>
          <w:rFonts w:asciiTheme="minorHAnsi" w:hAnsiTheme="minorHAnsi" w:cstheme="minorHAnsi"/>
        </w:rPr>
        <w:t>The information collected from participants will in</w:t>
      </w:r>
      <w:r w:rsidR="004F566B" w:rsidRPr="007963BD">
        <w:rPr>
          <w:rFonts w:asciiTheme="minorHAnsi" w:hAnsiTheme="minorHAnsi" w:cstheme="minorHAnsi"/>
        </w:rPr>
        <w:t>form</w:t>
      </w:r>
      <w:r w:rsidRPr="007963BD">
        <w:rPr>
          <w:rFonts w:asciiTheme="minorHAnsi" w:hAnsiTheme="minorHAnsi" w:cstheme="minorHAnsi"/>
        </w:rPr>
        <w:t xml:space="preserve"> femur fracture management and promoting better patient outcomes.</w:t>
      </w:r>
    </w:p>
    <w:bookmarkEnd w:id="35"/>
    <w:bookmarkEnd w:id="36"/>
    <w:p w14:paraId="3A172933" w14:textId="77777777" w:rsidR="00D241FA" w:rsidRPr="007963BD" w:rsidRDefault="00D241FA" w:rsidP="00D241FA">
      <w:pPr>
        <w:pStyle w:val="Heading1"/>
        <w:ind w:right="89"/>
        <w:rPr>
          <w:rFonts w:asciiTheme="minorHAnsi" w:hAnsiTheme="minorHAnsi" w:cstheme="minorHAnsi"/>
          <w:color w:val="auto"/>
          <w:szCs w:val="24"/>
        </w:rPr>
      </w:pPr>
      <w:r w:rsidRPr="007963BD">
        <w:rPr>
          <w:rFonts w:asciiTheme="minorHAnsi" w:hAnsiTheme="minorHAnsi" w:cstheme="minorHAnsi"/>
          <w:color w:val="auto"/>
          <w:szCs w:val="24"/>
        </w:rPr>
        <w:t>Dissemination</w:t>
      </w:r>
      <w:r w:rsidRPr="007963BD">
        <w:rPr>
          <w:rFonts w:asciiTheme="minorHAnsi" w:hAnsiTheme="minorHAnsi" w:cstheme="minorHAnsi"/>
          <w:color w:val="auto"/>
          <w:spacing w:val="-4"/>
          <w:szCs w:val="24"/>
        </w:rPr>
        <w:t xml:space="preserve"> </w:t>
      </w:r>
      <w:r w:rsidRPr="007963BD">
        <w:rPr>
          <w:rFonts w:asciiTheme="minorHAnsi" w:hAnsiTheme="minorHAnsi" w:cstheme="minorHAnsi"/>
          <w:color w:val="auto"/>
          <w:szCs w:val="24"/>
        </w:rPr>
        <w:t>and</w:t>
      </w:r>
      <w:r w:rsidRPr="007963BD">
        <w:rPr>
          <w:rFonts w:asciiTheme="minorHAnsi" w:hAnsiTheme="minorHAnsi" w:cstheme="minorHAnsi"/>
          <w:color w:val="auto"/>
          <w:spacing w:val="-3"/>
          <w:szCs w:val="24"/>
        </w:rPr>
        <w:t xml:space="preserve"> </w:t>
      </w:r>
      <w:r w:rsidRPr="007963BD">
        <w:rPr>
          <w:rFonts w:asciiTheme="minorHAnsi" w:hAnsiTheme="minorHAnsi" w:cstheme="minorHAnsi"/>
          <w:color w:val="auto"/>
          <w:spacing w:val="-2"/>
          <w:szCs w:val="24"/>
        </w:rPr>
        <w:t>authorship</w:t>
      </w:r>
    </w:p>
    <w:p w14:paraId="25946B29" w14:textId="1769160C" w:rsidR="00D241FA" w:rsidRPr="007963BD" w:rsidRDefault="00D241FA" w:rsidP="00D241FA">
      <w:pPr>
        <w:ind w:right="89"/>
        <w:rPr>
          <w:rFonts w:asciiTheme="minorHAnsi" w:hAnsiTheme="minorHAnsi" w:cstheme="minorHAnsi"/>
        </w:rPr>
      </w:pPr>
      <w:bookmarkStart w:id="37" w:name="_Hlk165020922"/>
      <w:bookmarkStart w:id="38" w:name="_Hlk164251126"/>
      <w:r w:rsidRPr="007963BD">
        <w:rPr>
          <w:rFonts w:asciiTheme="minorHAnsi" w:hAnsiTheme="minorHAnsi" w:cstheme="minorHAnsi"/>
        </w:rPr>
        <w:t>Findings from the study will be written up as a scientific paper, aiming for publication in a high</w:t>
      </w:r>
      <w:r w:rsidRPr="007963BD">
        <w:rPr>
          <w:rFonts w:asciiTheme="minorHAnsi" w:hAnsiTheme="minorHAnsi" w:cstheme="minorHAnsi"/>
          <w:spacing w:val="-3"/>
        </w:rPr>
        <w:t xml:space="preserve"> </w:t>
      </w:r>
      <w:r w:rsidRPr="007963BD">
        <w:rPr>
          <w:rFonts w:asciiTheme="minorHAnsi" w:hAnsiTheme="minorHAnsi" w:cstheme="minorHAnsi"/>
        </w:rPr>
        <w:t>impact,</w:t>
      </w:r>
      <w:r w:rsidRPr="007963BD">
        <w:rPr>
          <w:rFonts w:asciiTheme="minorHAnsi" w:hAnsiTheme="minorHAnsi" w:cstheme="minorHAnsi"/>
          <w:spacing w:val="-3"/>
        </w:rPr>
        <w:t xml:space="preserve"> </w:t>
      </w:r>
      <w:r w:rsidRPr="007963BD">
        <w:rPr>
          <w:rFonts w:asciiTheme="minorHAnsi" w:hAnsiTheme="minorHAnsi" w:cstheme="minorHAnsi"/>
        </w:rPr>
        <w:t>open</w:t>
      </w:r>
      <w:r w:rsidRPr="007963BD">
        <w:rPr>
          <w:rFonts w:asciiTheme="minorHAnsi" w:hAnsiTheme="minorHAnsi" w:cstheme="minorHAnsi"/>
          <w:spacing w:val="-3"/>
        </w:rPr>
        <w:t xml:space="preserve"> </w:t>
      </w:r>
      <w:r w:rsidRPr="007963BD">
        <w:rPr>
          <w:rFonts w:asciiTheme="minorHAnsi" w:hAnsiTheme="minorHAnsi" w:cstheme="minorHAnsi"/>
        </w:rPr>
        <w:t>access,</w:t>
      </w:r>
      <w:r w:rsidRPr="007963BD">
        <w:rPr>
          <w:rFonts w:asciiTheme="minorHAnsi" w:hAnsiTheme="minorHAnsi" w:cstheme="minorHAnsi"/>
          <w:spacing w:val="-3"/>
        </w:rPr>
        <w:t xml:space="preserve"> </w:t>
      </w:r>
      <w:r w:rsidRPr="007963BD">
        <w:rPr>
          <w:rFonts w:asciiTheme="minorHAnsi" w:hAnsiTheme="minorHAnsi" w:cstheme="minorHAnsi"/>
        </w:rPr>
        <w:t>general</w:t>
      </w:r>
      <w:r w:rsidRPr="007963BD">
        <w:rPr>
          <w:rFonts w:asciiTheme="minorHAnsi" w:hAnsiTheme="minorHAnsi" w:cstheme="minorHAnsi"/>
          <w:spacing w:val="-3"/>
        </w:rPr>
        <w:t xml:space="preserve"> </w:t>
      </w:r>
      <w:r w:rsidRPr="007963BD">
        <w:rPr>
          <w:rFonts w:asciiTheme="minorHAnsi" w:hAnsiTheme="minorHAnsi" w:cstheme="minorHAnsi"/>
        </w:rPr>
        <w:t>medical</w:t>
      </w:r>
      <w:r w:rsidRPr="007963BD">
        <w:rPr>
          <w:rFonts w:asciiTheme="minorHAnsi" w:hAnsiTheme="minorHAnsi" w:cstheme="minorHAnsi"/>
          <w:spacing w:val="-3"/>
        </w:rPr>
        <w:t xml:space="preserve"> </w:t>
      </w:r>
      <w:r w:rsidRPr="007963BD">
        <w:rPr>
          <w:rFonts w:asciiTheme="minorHAnsi" w:hAnsiTheme="minorHAnsi" w:cstheme="minorHAnsi"/>
        </w:rPr>
        <w:t>journal.</w:t>
      </w:r>
      <w:r w:rsidRPr="007963BD">
        <w:rPr>
          <w:rFonts w:asciiTheme="minorHAnsi" w:hAnsiTheme="minorHAnsi" w:cstheme="minorHAnsi"/>
          <w:spacing w:val="-13"/>
        </w:rPr>
        <w:t xml:space="preserve"> </w:t>
      </w:r>
      <w:r w:rsidRPr="007963BD">
        <w:rPr>
          <w:rFonts w:asciiTheme="minorHAnsi" w:hAnsiTheme="minorHAnsi" w:cstheme="minorHAnsi"/>
        </w:rPr>
        <w:t>All</w:t>
      </w:r>
      <w:r w:rsidRPr="007963BD">
        <w:rPr>
          <w:rFonts w:asciiTheme="minorHAnsi" w:hAnsiTheme="minorHAnsi" w:cstheme="minorHAnsi"/>
          <w:spacing w:val="-3"/>
        </w:rPr>
        <w:t xml:space="preserve"> </w:t>
      </w:r>
      <w:r w:rsidRPr="007963BD">
        <w:rPr>
          <w:rFonts w:asciiTheme="minorHAnsi" w:hAnsiTheme="minorHAnsi" w:cstheme="minorHAnsi"/>
        </w:rPr>
        <w:t>data</w:t>
      </w:r>
      <w:r w:rsidRPr="007963BD">
        <w:rPr>
          <w:rFonts w:asciiTheme="minorHAnsi" w:hAnsiTheme="minorHAnsi" w:cstheme="minorHAnsi"/>
          <w:spacing w:val="-4"/>
        </w:rPr>
        <w:t xml:space="preserve"> </w:t>
      </w:r>
      <w:r w:rsidRPr="007963BD">
        <w:rPr>
          <w:rFonts w:asciiTheme="minorHAnsi" w:hAnsiTheme="minorHAnsi" w:cstheme="minorHAnsi"/>
        </w:rPr>
        <w:t>collectors</w:t>
      </w:r>
      <w:r w:rsidRPr="007963BD">
        <w:rPr>
          <w:rFonts w:asciiTheme="minorHAnsi" w:hAnsiTheme="minorHAnsi" w:cstheme="minorHAnsi"/>
          <w:spacing w:val="-4"/>
        </w:rPr>
        <w:t xml:space="preserve"> </w:t>
      </w:r>
      <w:r w:rsidRPr="007963BD">
        <w:rPr>
          <w:rFonts w:asciiTheme="minorHAnsi" w:hAnsiTheme="minorHAnsi" w:cstheme="minorHAnsi"/>
        </w:rPr>
        <w:t>will</w:t>
      </w:r>
      <w:r w:rsidRPr="007963BD">
        <w:rPr>
          <w:rFonts w:asciiTheme="minorHAnsi" w:hAnsiTheme="minorHAnsi" w:cstheme="minorHAnsi"/>
          <w:spacing w:val="-3"/>
        </w:rPr>
        <w:t xml:space="preserve"> </w:t>
      </w:r>
      <w:r w:rsidRPr="007963BD">
        <w:rPr>
          <w:rFonts w:asciiTheme="minorHAnsi" w:hAnsiTheme="minorHAnsi" w:cstheme="minorHAnsi"/>
        </w:rPr>
        <w:t>be</w:t>
      </w:r>
      <w:r w:rsidRPr="007963BD">
        <w:rPr>
          <w:rFonts w:asciiTheme="minorHAnsi" w:hAnsiTheme="minorHAnsi" w:cstheme="minorHAnsi"/>
          <w:spacing w:val="-3"/>
        </w:rPr>
        <w:t xml:space="preserve"> </w:t>
      </w:r>
      <w:r w:rsidRPr="007963BD">
        <w:rPr>
          <w:rFonts w:asciiTheme="minorHAnsi" w:hAnsiTheme="minorHAnsi" w:cstheme="minorHAnsi"/>
        </w:rPr>
        <w:t>cited</w:t>
      </w:r>
      <w:r w:rsidRPr="007963BD">
        <w:rPr>
          <w:rFonts w:asciiTheme="minorHAnsi" w:hAnsiTheme="minorHAnsi" w:cstheme="minorHAnsi"/>
          <w:spacing w:val="-3"/>
        </w:rPr>
        <w:t xml:space="preserve"> </w:t>
      </w:r>
      <w:r w:rsidRPr="007963BD">
        <w:rPr>
          <w:rFonts w:asciiTheme="minorHAnsi" w:hAnsiTheme="minorHAnsi" w:cstheme="minorHAnsi"/>
        </w:rPr>
        <w:t>on</w:t>
      </w:r>
      <w:r w:rsidRPr="007963BD">
        <w:rPr>
          <w:rFonts w:asciiTheme="minorHAnsi" w:hAnsiTheme="minorHAnsi" w:cstheme="minorHAnsi"/>
          <w:spacing w:val="-3"/>
        </w:rPr>
        <w:t xml:space="preserve"> </w:t>
      </w:r>
      <w:r w:rsidRPr="007963BD">
        <w:rPr>
          <w:rFonts w:asciiTheme="minorHAnsi" w:hAnsiTheme="minorHAnsi" w:cstheme="minorHAnsi"/>
        </w:rPr>
        <w:t xml:space="preserve">the final manuscript. The manuscript will be published under </w:t>
      </w:r>
      <w:r w:rsidR="00842CDD" w:rsidRPr="007963BD">
        <w:rPr>
          <w:rFonts w:asciiTheme="minorHAnsi" w:hAnsiTheme="minorHAnsi" w:cstheme="minorHAnsi"/>
        </w:rPr>
        <w:t>the FEMUR Collaborative</w:t>
      </w:r>
      <w:r w:rsidRPr="007963BD">
        <w:rPr>
          <w:rFonts w:asciiTheme="minorHAnsi" w:hAnsiTheme="minorHAnsi" w:cstheme="minorHAnsi"/>
        </w:rPr>
        <w:t xml:space="preserve"> with authors and their contributions listed.</w:t>
      </w:r>
      <w:r w:rsidRPr="007963BD">
        <w:rPr>
          <w:rFonts w:asciiTheme="minorHAnsi" w:hAnsiTheme="minorHAnsi" w:cstheme="minorHAnsi"/>
          <w:spacing w:val="-1"/>
        </w:rPr>
        <w:t xml:space="preserve"> </w:t>
      </w:r>
      <w:bookmarkEnd w:id="37"/>
      <w:r w:rsidRPr="007963BD">
        <w:rPr>
          <w:rFonts w:asciiTheme="minorHAnsi" w:hAnsiTheme="minorHAnsi" w:cstheme="minorHAnsi"/>
        </w:rPr>
        <w:t>All authors will be listed on PubMed.</w:t>
      </w:r>
      <w:r w:rsidR="00FD1EB9" w:rsidRPr="007963BD">
        <w:rPr>
          <w:rFonts w:asciiTheme="minorHAnsi" w:hAnsiTheme="minorHAnsi" w:cstheme="minorHAnsi"/>
        </w:rPr>
        <w:t xml:space="preserve"> </w:t>
      </w:r>
    </w:p>
    <w:bookmarkEnd w:id="38"/>
    <w:p w14:paraId="5CE347D8" w14:textId="77777777" w:rsidR="00B30036" w:rsidRPr="007963BD" w:rsidRDefault="00B30036" w:rsidP="00D241FA">
      <w:pPr>
        <w:ind w:right="89"/>
        <w:rPr>
          <w:rFonts w:asciiTheme="minorHAnsi" w:hAnsiTheme="minorHAnsi" w:cstheme="minorHAnsi"/>
        </w:rPr>
      </w:pPr>
    </w:p>
    <w:p w14:paraId="1E27CC5F" w14:textId="0F08F227" w:rsidR="007B296C" w:rsidRPr="007963BD" w:rsidRDefault="007B296C" w:rsidP="009C7226">
      <w:pPr>
        <w:ind w:right="89"/>
        <w:rPr>
          <w:rFonts w:asciiTheme="minorHAnsi" w:hAnsiTheme="minorHAnsi" w:cstheme="minorHAnsi"/>
        </w:rPr>
      </w:pPr>
    </w:p>
    <w:p w14:paraId="7D89B803" w14:textId="77777777" w:rsidR="007B296C" w:rsidRPr="007963BD" w:rsidRDefault="007B296C" w:rsidP="00D241FA">
      <w:pPr>
        <w:ind w:right="89"/>
        <w:rPr>
          <w:rFonts w:asciiTheme="minorHAnsi" w:hAnsiTheme="minorHAnsi" w:cstheme="minorHAnsi"/>
        </w:rPr>
      </w:pPr>
    </w:p>
    <w:p w14:paraId="75CC798E" w14:textId="77777777" w:rsidR="007B296C" w:rsidRPr="007963BD" w:rsidRDefault="007B296C" w:rsidP="00D241FA">
      <w:pPr>
        <w:ind w:right="89"/>
        <w:rPr>
          <w:rFonts w:asciiTheme="minorHAnsi" w:hAnsiTheme="minorHAnsi" w:cstheme="minorHAnsi"/>
        </w:rPr>
      </w:pPr>
    </w:p>
    <w:p w14:paraId="482B35FE" w14:textId="77777777" w:rsidR="007B296C" w:rsidRPr="007963BD" w:rsidRDefault="007B296C" w:rsidP="00D241FA">
      <w:pPr>
        <w:ind w:right="89"/>
        <w:rPr>
          <w:rFonts w:asciiTheme="minorHAnsi" w:hAnsiTheme="minorHAnsi" w:cstheme="minorHAnsi"/>
        </w:rPr>
      </w:pPr>
    </w:p>
    <w:p w14:paraId="166E8089" w14:textId="06C5A292" w:rsidR="00470FCF" w:rsidRPr="007963BD" w:rsidRDefault="00470FCF" w:rsidP="00D241FA">
      <w:pPr>
        <w:ind w:right="89"/>
        <w:rPr>
          <w:rFonts w:asciiTheme="minorHAnsi" w:hAnsiTheme="minorHAnsi" w:cstheme="minorHAnsi"/>
          <w:b/>
          <w:bCs/>
        </w:rPr>
      </w:pPr>
      <w:r w:rsidRPr="007963BD">
        <w:rPr>
          <w:rFonts w:asciiTheme="minorHAnsi" w:hAnsiTheme="minorHAnsi" w:cstheme="minorHAnsi"/>
          <w:b/>
          <w:bCs/>
        </w:rPr>
        <w:lastRenderedPageBreak/>
        <w:t>Budget</w:t>
      </w:r>
    </w:p>
    <w:p w14:paraId="27871C3E" w14:textId="4A9FB969" w:rsidR="009C7226" w:rsidRPr="007963BD" w:rsidRDefault="003E3D7D" w:rsidP="003E3D7D">
      <w:pPr>
        <w:rPr>
          <w:rFonts w:asciiTheme="minorHAnsi" w:hAnsiTheme="minorHAnsi" w:cstheme="minorHAnsi"/>
        </w:rPr>
      </w:pPr>
      <w:r w:rsidRPr="007963BD">
        <w:rPr>
          <w:rFonts w:asciiTheme="minorHAnsi" w:hAnsiTheme="minorHAnsi" w:cstheme="minorHAnsi"/>
        </w:rPr>
        <w:t xml:space="preserve">There is no dedicated funding for this study. This study is mirrored after previous </w:t>
      </w:r>
      <w:proofErr w:type="spellStart"/>
      <w:r w:rsidRPr="007963BD">
        <w:rPr>
          <w:rFonts w:asciiTheme="minorHAnsi" w:hAnsiTheme="minorHAnsi" w:cstheme="minorHAnsi"/>
        </w:rPr>
        <w:t>GlobalSurg</w:t>
      </w:r>
      <w:proofErr w:type="spellEnd"/>
      <w:r w:rsidRPr="007963BD">
        <w:rPr>
          <w:rFonts w:asciiTheme="minorHAnsi" w:hAnsiTheme="minorHAnsi" w:cstheme="minorHAnsi"/>
        </w:rPr>
        <w:t xml:space="preserve"> and </w:t>
      </w:r>
      <w:proofErr w:type="spellStart"/>
      <w:r w:rsidRPr="007963BD">
        <w:rPr>
          <w:rFonts w:asciiTheme="minorHAnsi" w:hAnsiTheme="minorHAnsi" w:cstheme="minorHAnsi"/>
        </w:rPr>
        <w:t>CovidSurg</w:t>
      </w:r>
      <w:proofErr w:type="spellEnd"/>
      <w:r w:rsidRPr="007963BD">
        <w:rPr>
          <w:rFonts w:asciiTheme="minorHAnsi" w:hAnsiTheme="minorHAnsi" w:cstheme="minorHAnsi"/>
        </w:rPr>
        <w:t xml:space="preserve"> international cohort studies</w:t>
      </w:r>
      <w:r w:rsidR="007736F6" w:rsidRPr="007963BD">
        <w:rPr>
          <w:rFonts w:asciiTheme="minorHAnsi" w:hAnsiTheme="minorHAnsi" w:cstheme="minorHAnsi"/>
        </w:rPr>
        <w:t>,</w:t>
      </w:r>
      <w:r w:rsidR="007736F6" w:rsidRPr="007963BD">
        <w:rPr>
          <w:rFonts w:asciiTheme="minorHAnsi" w:hAnsiTheme="minorHAnsi" w:cstheme="minorHAnsi"/>
          <w:vertAlign w:val="superscript"/>
        </w:rPr>
        <w:t>6</w:t>
      </w:r>
      <w:r w:rsidRPr="007963BD">
        <w:rPr>
          <w:rFonts w:asciiTheme="minorHAnsi" w:hAnsiTheme="minorHAnsi" w:cstheme="minorHAnsi"/>
        </w:rPr>
        <w:t xml:space="preserve"> which have been executed without any dedicated budget. All country leads, hospital leads, and data collection teams will volunteer their time. </w:t>
      </w:r>
      <w:r w:rsidR="00EB702D" w:rsidRPr="007963BD">
        <w:rPr>
          <w:rFonts w:asciiTheme="minorHAnsi" w:hAnsiTheme="minorHAnsi" w:cstheme="minorHAnsi"/>
        </w:rPr>
        <w:t>The study is designed to have minimal time impact on hospital teams who also have clinical responsibilities</w:t>
      </w:r>
      <w:r w:rsidRPr="007963BD">
        <w:rPr>
          <w:rFonts w:asciiTheme="minorHAnsi" w:hAnsiTheme="minorHAnsi" w:cstheme="minorHAnsi"/>
        </w:rPr>
        <w:t xml:space="preserve">. </w:t>
      </w:r>
    </w:p>
    <w:p w14:paraId="7755F548" w14:textId="77777777" w:rsidR="00470FCF" w:rsidRPr="007963BD" w:rsidRDefault="00470FCF" w:rsidP="00D241FA">
      <w:pPr>
        <w:ind w:right="89"/>
        <w:rPr>
          <w:rFonts w:asciiTheme="minorHAnsi" w:hAnsiTheme="minorHAnsi" w:cstheme="minorHAnsi"/>
          <w:b/>
          <w:bCs/>
        </w:rPr>
      </w:pPr>
    </w:p>
    <w:p w14:paraId="49DFD15F" w14:textId="77777777" w:rsidR="00D241FA" w:rsidRPr="007963BD" w:rsidRDefault="00D241FA" w:rsidP="00D241FA">
      <w:pPr>
        <w:pStyle w:val="Heading1"/>
        <w:ind w:right="89"/>
        <w:rPr>
          <w:rFonts w:asciiTheme="minorHAnsi" w:hAnsiTheme="minorHAnsi" w:cstheme="minorHAnsi"/>
          <w:color w:val="auto"/>
          <w:szCs w:val="24"/>
        </w:rPr>
      </w:pPr>
      <w:bookmarkStart w:id="39" w:name="_Hlk164251145"/>
      <w:r w:rsidRPr="007963BD">
        <w:rPr>
          <w:rFonts w:asciiTheme="minorHAnsi" w:hAnsiTheme="minorHAnsi" w:cstheme="minorHAnsi"/>
          <w:color w:val="auto"/>
          <w:spacing w:val="-2"/>
          <w:szCs w:val="24"/>
        </w:rPr>
        <w:t>References</w:t>
      </w:r>
    </w:p>
    <w:p w14:paraId="2C8CE2F2" w14:textId="152402CE" w:rsidR="005D4B1D" w:rsidRPr="007963BD" w:rsidRDefault="005D4B1D" w:rsidP="00A944F1">
      <w:pPr>
        <w:pStyle w:val="EndNoteBibliography"/>
        <w:numPr>
          <w:ilvl w:val="0"/>
          <w:numId w:val="18"/>
        </w:numPr>
        <w:rPr>
          <w:rFonts w:asciiTheme="minorHAnsi" w:hAnsiTheme="minorHAnsi" w:cstheme="minorHAnsi"/>
          <w:noProof/>
        </w:rPr>
      </w:pPr>
      <w:r w:rsidRPr="007963BD">
        <w:rPr>
          <w:rFonts w:asciiTheme="minorHAnsi" w:hAnsiTheme="minorHAnsi" w:cstheme="minorHAnsi"/>
        </w:rPr>
        <w:fldChar w:fldCharType="begin"/>
      </w:r>
      <w:r w:rsidRPr="007963BD">
        <w:rPr>
          <w:rFonts w:asciiTheme="minorHAnsi" w:hAnsiTheme="minorHAnsi" w:cstheme="minorHAnsi"/>
        </w:rPr>
        <w:instrText xml:space="preserve"> ADDIN EN.REFLIST </w:instrText>
      </w:r>
      <w:r w:rsidRPr="007963BD">
        <w:rPr>
          <w:rFonts w:asciiTheme="minorHAnsi" w:hAnsiTheme="minorHAnsi" w:cstheme="minorHAnsi"/>
        </w:rPr>
        <w:fldChar w:fldCharType="separate"/>
      </w:r>
      <w:r w:rsidRPr="007963BD">
        <w:rPr>
          <w:rFonts w:asciiTheme="minorHAnsi" w:hAnsiTheme="minorHAnsi" w:cstheme="minorHAnsi"/>
          <w:noProof/>
        </w:rPr>
        <w:t xml:space="preserve">Jordaan JD, Burger MC, Jakoet S, Manjra MA, Charilaou J. Mortality Rates in Femoral Neck Fractures Treated With Arthroplasty in South Africa. </w:t>
      </w:r>
      <w:r w:rsidRPr="007963BD">
        <w:rPr>
          <w:rFonts w:asciiTheme="minorHAnsi" w:hAnsiTheme="minorHAnsi" w:cstheme="minorHAnsi"/>
          <w:i/>
          <w:noProof/>
        </w:rPr>
        <w:t>Geriatr Orthop Surg Rehabil</w:t>
      </w:r>
      <w:r w:rsidRPr="007963BD">
        <w:rPr>
          <w:rFonts w:asciiTheme="minorHAnsi" w:hAnsiTheme="minorHAnsi" w:cstheme="minorHAnsi"/>
          <w:noProof/>
        </w:rPr>
        <w:t xml:space="preserve"> 2022; </w:t>
      </w:r>
      <w:r w:rsidRPr="007963BD">
        <w:rPr>
          <w:rFonts w:asciiTheme="minorHAnsi" w:hAnsiTheme="minorHAnsi" w:cstheme="minorHAnsi"/>
          <w:b/>
          <w:noProof/>
        </w:rPr>
        <w:t>13</w:t>
      </w:r>
      <w:r w:rsidRPr="007963BD">
        <w:rPr>
          <w:rFonts w:asciiTheme="minorHAnsi" w:hAnsiTheme="minorHAnsi" w:cstheme="minorHAnsi"/>
          <w:noProof/>
        </w:rPr>
        <w:t>: 21514593221117309.</w:t>
      </w:r>
    </w:p>
    <w:p w14:paraId="7519885C" w14:textId="238341E0" w:rsidR="005D4B1D" w:rsidRPr="007963BD" w:rsidRDefault="005D4B1D" w:rsidP="00A944F1">
      <w:pPr>
        <w:pStyle w:val="EndNoteBibliography"/>
        <w:numPr>
          <w:ilvl w:val="0"/>
          <w:numId w:val="18"/>
        </w:numPr>
        <w:rPr>
          <w:rFonts w:asciiTheme="minorHAnsi" w:hAnsiTheme="minorHAnsi" w:cstheme="minorHAnsi"/>
          <w:noProof/>
        </w:rPr>
      </w:pPr>
      <w:r w:rsidRPr="007963BD">
        <w:rPr>
          <w:rFonts w:asciiTheme="minorHAnsi" w:hAnsiTheme="minorHAnsi" w:cstheme="minorHAnsi"/>
          <w:noProof/>
        </w:rPr>
        <w:t xml:space="preserve">Lundin N, Huttunen TT, Enocson A, Marcano AI, Fellander-Tsai L, Berg HE. Epidemiology and mortality of pelvic and femur fractures-a nationwide register study of 417,840 fractures in Sweden across 16 years: diverging trends for potentially lethal fractures. </w:t>
      </w:r>
      <w:r w:rsidRPr="007963BD">
        <w:rPr>
          <w:rFonts w:asciiTheme="minorHAnsi" w:hAnsiTheme="minorHAnsi" w:cstheme="minorHAnsi"/>
          <w:i/>
          <w:noProof/>
        </w:rPr>
        <w:t>Acta Orthop</w:t>
      </w:r>
      <w:r w:rsidRPr="007963BD">
        <w:rPr>
          <w:rFonts w:asciiTheme="minorHAnsi" w:hAnsiTheme="minorHAnsi" w:cstheme="minorHAnsi"/>
          <w:noProof/>
        </w:rPr>
        <w:t xml:space="preserve"> 2021; </w:t>
      </w:r>
      <w:r w:rsidRPr="007963BD">
        <w:rPr>
          <w:rFonts w:asciiTheme="minorHAnsi" w:hAnsiTheme="minorHAnsi" w:cstheme="minorHAnsi"/>
          <w:b/>
          <w:noProof/>
        </w:rPr>
        <w:t>92</w:t>
      </w:r>
      <w:r w:rsidRPr="007963BD">
        <w:rPr>
          <w:rFonts w:asciiTheme="minorHAnsi" w:hAnsiTheme="minorHAnsi" w:cstheme="minorHAnsi"/>
          <w:noProof/>
        </w:rPr>
        <w:t>(3): 323-8.</w:t>
      </w:r>
    </w:p>
    <w:p w14:paraId="60AEFE1B" w14:textId="7AAC2103" w:rsidR="005D4B1D" w:rsidRPr="007963BD" w:rsidRDefault="005D4B1D" w:rsidP="00A944F1">
      <w:pPr>
        <w:pStyle w:val="EndNoteBibliography"/>
        <w:numPr>
          <w:ilvl w:val="0"/>
          <w:numId w:val="18"/>
        </w:numPr>
        <w:rPr>
          <w:rFonts w:asciiTheme="minorHAnsi" w:hAnsiTheme="minorHAnsi" w:cstheme="minorHAnsi"/>
          <w:noProof/>
        </w:rPr>
      </w:pPr>
      <w:r w:rsidRPr="007963BD">
        <w:rPr>
          <w:rFonts w:asciiTheme="minorHAnsi" w:hAnsiTheme="minorHAnsi" w:cstheme="minorHAnsi"/>
          <w:noProof/>
        </w:rPr>
        <w:t xml:space="preserve">Obey MR, Clever DC, Bechtold DA, et al. In-Hospital Morbidity and Mortality With Delays in Femoral Shaft Fracture Fixation. </w:t>
      </w:r>
      <w:r w:rsidRPr="007963BD">
        <w:rPr>
          <w:rFonts w:asciiTheme="minorHAnsi" w:hAnsiTheme="minorHAnsi" w:cstheme="minorHAnsi"/>
          <w:i/>
          <w:noProof/>
        </w:rPr>
        <w:t>J Orthop Trauma</w:t>
      </w:r>
      <w:r w:rsidRPr="007963BD">
        <w:rPr>
          <w:rFonts w:asciiTheme="minorHAnsi" w:hAnsiTheme="minorHAnsi" w:cstheme="minorHAnsi"/>
          <w:noProof/>
        </w:rPr>
        <w:t xml:space="preserve"> 2022; </w:t>
      </w:r>
      <w:r w:rsidRPr="007963BD">
        <w:rPr>
          <w:rFonts w:asciiTheme="minorHAnsi" w:hAnsiTheme="minorHAnsi" w:cstheme="minorHAnsi"/>
          <w:b/>
          <w:noProof/>
        </w:rPr>
        <w:t>36</w:t>
      </w:r>
      <w:r w:rsidRPr="007963BD">
        <w:rPr>
          <w:rFonts w:asciiTheme="minorHAnsi" w:hAnsiTheme="minorHAnsi" w:cstheme="minorHAnsi"/>
          <w:noProof/>
        </w:rPr>
        <w:t>(5): 239-45.</w:t>
      </w:r>
    </w:p>
    <w:p w14:paraId="1BC9D105" w14:textId="3B8A5EBA" w:rsidR="005D4B1D" w:rsidRPr="007963BD" w:rsidRDefault="005D4B1D" w:rsidP="00A944F1">
      <w:pPr>
        <w:pStyle w:val="EndNoteBibliography"/>
        <w:numPr>
          <w:ilvl w:val="0"/>
          <w:numId w:val="18"/>
        </w:numPr>
        <w:rPr>
          <w:rFonts w:asciiTheme="minorHAnsi" w:hAnsiTheme="minorHAnsi" w:cstheme="minorHAnsi"/>
          <w:noProof/>
        </w:rPr>
      </w:pPr>
      <w:r w:rsidRPr="007963BD">
        <w:rPr>
          <w:rFonts w:asciiTheme="minorHAnsi" w:hAnsiTheme="minorHAnsi" w:cstheme="minorHAnsi"/>
          <w:noProof/>
        </w:rPr>
        <w:t xml:space="preserve">Paruk F, Matthews G, Gregson CL, Cassim B. Hip fractures in South Africa: mortality outcomes over 12 months post-fracture. </w:t>
      </w:r>
      <w:r w:rsidRPr="007963BD">
        <w:rPr>
          <w:rFonts w:asciiTheme="minorHAnsi" w:hAnsiTheme="minorHAnsi" w:cstheme="minorHAnsi"/>
          <w:i/>
          <w:noProof/>
        </w:rPr>
        <w:t>Arch Osteoporos</w:t>
      </w:r>
      <w:r w:rsidRPr="007963BD">
        <w:rPr>
          <w:rFonts w:asciiTheme="minorHAnsi" w:hAnsiTheme="minorHAnsi" w:cstheme="minorHAnsi"/>
          <w:noProof/>
        </w:rPr>
        <w:t xml:space="preserve"> 2020; </w:t>
      </w:r>
      <w:r w:rsidRPr="007963BD">
        <w:rPr>
          <w:rFonts w:asciiTheme="minorHAnsi" w:hAnsiTheme="minorHAnsi" w:cstheme="minorHAnsi"/>
          <w:b/>
          <w:noProof/>
        </w:rPr>
        <w:t>15</w:t>
      </w:r>
      <w:r w:rsidRPr="007963BD">
        <w:rPr>
          <w:rFonts w:asciiTheme="minorHAnsi" w:hAnsiTheme="minorHAnsi" w:cstheme="minorHAnsi"/>
          <w:noProof/>
        </w:rPr>
        <w:t>(1): 76.</w:t>
      </w:r>
    </w:p>
    <w:p w14:paraId="29990DB5" w14:textId="10DAB33F" w:rsidR="005D4B1D" w:rsidRPr="007963BD" w:rsidRDefault="005D4B1D" w:rsidP="00A944F1">
      <w:pPr>
        <w:pStyle w:val="EndNoteBibliography"/>
        <w:numPr>
          <w:ilvl w:val="0"/>
          <w:numId w:val="18"/>
        </w:numPr>
        <w:rPr>
          <w:rFonts w:asciiTheme="minorHAnsi" w:hAnsiTheme="minorHAnsi" w:cstheme="minorHAnsi"/>
          <w:noProof/>
        </w:rPr>
      </w:pPr>
      <w:r w:rsidRPr="007963BD">
        <w:rPr>
          <w:rFonts w:asciiTheme="minorHAnsi" w:hAnsiTheme="minorHAnsi" w:cstheme="minorHAnsi"/>
          <w:noProof/>
        </w:rPr>
        <w:t xml:space="preserve">Reito A, Kuoppala M, Pajulammi H, Hokkinen L, Kyrola K, Paloneva J. Mortality and comorbidity after non-operatively managed, low-energy pelvic fracture in patients over age 70: a comparison with an age-matched femoral neck fracture cohort and general population. </w:t>
      </w:r>
      <w:r w:rsidRPr="007963BD">
        <w:rPr>
          <w:rFonts w:asciiTheme="minorHAnsi" w:hAnsiTheme="minorHAnsi" w:cstheme="minorHAnsi"/>
          <w:i/>
          <w:noProof/>
        </w:rPr>
        <w:t>BMC Geriatr</w:t>
      </w:r>
      <w:r w:rsidRPr="007963BD">
        <w:rPr>
          <w:rFonts w:asciiTheme="minorHAnsi" w:hAnsiTheme="minorHAnsi" w:cstheme="minorHAnsi"/>
          <w:noProof/>
        </w:rPr>
        <w:t xml:space="preserve"> 2019; </w:t>
      </w:r>
      <w:r w:rsidRPr="007963BD">
        <w:rPr>
          <w:rFonts w:asciiTheme="minorHAnsi" w:hAnsiTheme="minorHAnsi" w:cstheme="minorHAnsi"/>
          <w:b/>
          <w:noProof/>
        </w:rPr>
        <w:t>19</w:t>
      </w:r>
      <w:r w:rsidRPr="007963BD">
        <w:rPr>
          <w:rFonts w:asciiTheme="minorHAnsi" w:hAnsiTheme="minorHAnsi" w:cstheme="minorHAnsi"/>
          <w:noProof/>
        </w:rPr>
        <w:t>(1): 315.</w:t>
      </w:r>
    </w:p>
    <w:p w14:paraId="0E6B87D3" w14:textId="10258712" w:rsidR="00F546C4" w:rsidRPr="007963BD" w:rsidRDefault="005D4B1D" w:rsidP="00B57632">
      <w:pPr>
        <w:pStyle w:val="ListParagraph"/>
        <w:numPr>
          <w:ilvl w:val="0"/>
          <w:numId w:val="18"/>
        </w:numPr>
        <w:rPr>
          <w:rFonts w:cstheme="minorHAnsi"/>
        </w:rPr>
      </w:pPr>
      <w:r w:rsidRPr="007963BD">
        <w:rPr>
          <w:rFonts w:cstheme="minorHAnsi"/>
        </w:rPr>
        <w:fldChar w:fldCharType="end"/>
      </w:r>
      <w:r w:rsidR="00071F76" w:rsidRPr="007963BD">
        <w:rPr>
          <w:rFonts w:cstheme="minorHAnsi"/>
        </w:rPr>
        <w:t>NIHR Global Health Research Unit on Global Surgery. https://www.globalsurgeryunit.org/global-surgery-research-main/</w:t>
      </w:r>
      <w:bookmarkEnd w:id="39"/>
    </w:p>
    <w:sectPr w:rsidR="00F546C4" w:rsidRPr="007963BD">
      <w:head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8A2140" w14:textId="77777777" w:rsidR="00C70B31" w:rsidRDefault="00C70B31" w:rsidP="00046188">
      <w:r>
        <w:separator/>
      </w:r>
    </w:p>
  </w:endnote>
  <w:endnote w:type="continuationSeparator" w:id="0">
    <w:p w14:paraId="0E788071" w14:textId="77777777" w:rsidR="00C70B31" w:rsidRDefault="00C70B31" w:rsidP="000461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5A303B" w14:textId="77777777" w:rsidR="00C70B31" w:rsidRDefault="00C70B31" w:rsidP="00046188">
      <w:r>
        <w:separator/>
      </w:r>
    </w:p>
  </w:footnote>
  <w:footnote w:type="continuationSeparator" w:id="0">
    <w:p w14:paraId="742329C9" w14:textId="77777777" w:rsidR="00C70B31" w:rsidRDefault="00C70B31" w:rsidP="000461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E5EC50" w14:textId="68F0DBE5" w:rsidR="00046188" w:rsidRDefault="00A71653">
    <w:pPr>
      <w:pStyle w:val="Header"/>
    </w:pPr>
    <w:r w:rsidRPr="004575A6">
      <w:rPr>
        <w:noProof/>
        <w:sz w:val="20"/>
      </w:rPr>
      <w:drawing>
        <wp:anchor distT="0" distB="0" distL="114300" distR="114300" simplePos="0" relativeHeight="251659264" behindDoc="0" locked="0" layoutInCell="1" allowOverlap="1" wp14:anchorId="17699EE0" wp14:editId="0E37A2C5">
          <wp:simplePos x="0" y="0"/>
          <wp:positionH relativeFrom="column">
            <wp:posOffset>4513746</wp:posOffset>
          </wp:positionH>
          <wp:positionV relativeFrom="page">
            <wp:posOffset>155823</wp:posOffset>
          </wp:positionV>
          <wp:extent cx="1270635" cy="652780"/>
          <wp:effectExtent l="0" t="0" r="5715" b="0"/>
          <wp:wrapThrough wrapText="bothSides">
            <wp:wrapPolygon edited="0">
              <wp:start x="0" y="0"/>
              <wp:lineTo x="0" y="20802"/>
              <wp:lineTo x="21373" y="20802"/>
              <wp:lineTo x="21373" y="0"/>
              <wp:lineTo x="0" y="0"/>
            </wp:wrapPolygon>
          </wp:wrapThrough>
          <wp:docPr id="2" name="Image 2" descr="Fracture Evaluation Management &amp; Understanding Research (FEMUR)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descr="Fracture Evaluation Management &amp; Understanding Research (FEMUR) logo"/>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0635" cy="652780"/>
                  </a:xfrm>
                  <a:prstGeom prst="rect">
                    <a:avLst/>
                  </a:prstGeom>
                </pic:spPr>
              </pic:pic>
            </a:graphicData>
          </a:graphic>
          <wp14:sizeRelH relativeFrom="margin">
            <wp14:pctWidth>0</wp14:pctWidth>
          </wp14:sizeRelH>
          <wp14:sizeRelV relativeFrom="margin">
            <wp14:pctHeight>0</wp14:pctHeight>
          </wp14:sizeRelV>
        </wp:anchor>
      </w:drawing>
    </w:r>
    <w:r w:rsidR="002E4005" w:rsidRPr="004575A6">
      <w:rPr>
        <w:noProof/>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BB4360"/>
    <w:multiLevelType w:val="multilevel"/>
    <w:tmpl w:val="03BB4360"/>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864215E"/>
    <w:multiLevelType w:val="hybridMultilevel"/>
    <w:tmpl w:val="B8DEB45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A756D93"/>
    <w:multiLevelType w:val="multilevel"/>
    <w:tmpl w:val="F9FAA5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97074D"/>
    <w:multiLevelType w:val="hybridMultilevel"/>
    <w:tmpl w:val="8EE68F6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155C268A"/>
    <w:multiLevelType w:val="hybridMultilevel"/>
    <w:tmpl w:val="B2B0C22A"/>
    <w:lvl w:ilvl="0" w:tplc="C142ACD4">
      <w:start w:val="1"/>
      <w:numFmt w:val="bullet"/>
      <w:lvlText w:val=""/>
      <w:lvlJc w:val="left"/>
      <w:pPr>
        <w:ind w:left="720" w:hanging="360"/>
      </w:pPr>
      <w:rPr>
        <w:rFonts w:ascii="Symbol" w:eastAsiaTheme="minorHAnsi"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7AB224A"/>
    <w:multiLevelType w:val="multilevel"/>
    <w:tmpl w:val="17AB22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E985BEF"/>
    <w:multiLevelType w:val="hybridMultilevel"/>
    <w:tmpl w:val="438A5EB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1FC2039A"/>
    <w:multiLevelType w:val="hybridMultilevel"/>
    <w:tmpl w:val="E800DFC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245F7E58"/>
    <w:multiLevelType w:val="hybridMultilevel"/>
    <w:tmpl w:val="FA3206B6"/>
    <w:lvl w:ilvl="0" w:tplc="1C090003">
      <w:start w:val="1"/>
      <w:numFmt w:val="bullet"/>
      <w:lvlText w:val="o"/>
      <w:lvlJc w:val="left"/>
      <w:pPr>
        <w:ind w:left="1080" w:hanging="360"/>
      </w:pPr>
      <w:rPr>
        <w:rFonts w:ascii="Courier New" w:hAnsi="Courier New" w:cs="Courier New"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9" w15:restartNumberingAfterBreak="0">
    <w:nsid w:val="278676B8"/>
    <w:multiLevelType w:val="hybridMultilevel"/>
    <w:tmpl w:val="6EBECD6C"/>
    <w:lvl w:ilvl="0" w:tplc="1C090003">
      <w:start w:val="1"/>
      <w:numFmt w:val="bullet"/>
      <w:lvlText w:val="o"/>
      <w:lvlJc w:val="left"/>
      <w:pPr>
        <w:ind w:left="1080" w:hanging="360"/>
      </w:pPr>
      <w:rPr>
        <w:rFonts w:ascii="Courier New" w:hAnsi="Courier New" w:cs="Courier New"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10" w15:restartNumberingAfterBreak="0">
    <w:nsid w:val="31780144"/>
    <w:multiLevelType w:val="multilevel"/>
    <w:tmpl w:val="31780144"/>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51A6A7B"/>
    <w:multiLevelType w:val="hybridMultilevel"/>
    <w:tmpl w:val="F4A89C10"/>
    <w:lvl w:ilvl="0" w:tplc="1C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2" w15:restartNumberingAfterBreak="0">
    <w:nsid w:val="4A28362B"/>
    <w:multiLevelType w:val="multilevel"/>
    <w:tmpl w:val="BD54B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A5A24D3"/>
    <w:multiLevelType w:val="multilevel"/>
    <w:tmpl w:val="D82A6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85D3C93"/>
    <w:multiLevelType w:val="hybridMultilevel"/>
    <w:tmpl w:val="ADCA90E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5B60415E"/>
    <w:multiLevelType w:val="hybridMultilevel"/>
    <w:tmpl w:val="6A3E6BC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5ED31231"/>
    <w:multiLevelType w:val="hybridMultilevel"/>
    <w:tmpl w:val="171E635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63964AE8"/>
    <w:multiLevelType w:val="hybridMultilevel"/>
    <w:tmpl w:val="F79CD57A"/>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18" w15:restartNumberingAfterBreak="0">
    <w:nsid w:val="6B8464AE"/>
    <w:multiLevelType w:val="multilevel"/>
    <w:tmpl w:val="6B8464AE"/>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C640984"/>
    <w:multiLevelType w:val="multilevel"/>
    <w:tmpl w:val="6C640984"/>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76B37F9A"/>
    <w:multiLevelType w:val="multilevel"/>
    <w:tmpl w:val="76B37F9A"/>
    <w:lvl w:ilvl="0">
      <w:start w:val="1"/>
      <w:numFmt w:val="upperRoman"/>
      <w:lvlText w:val="%1."/>
      <w:lvlJc w:val="righ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1" w15:restartNumberingAfterBreak="0">
    <w:nsid w:val="7D83601E"/>
    <w:multiLevelType w:val="hybridMultilevel"/>
    <w:tmpl w:val="284E861A"/>
    <w:lvl w:ilvl="0" w:tplc="AC7EFB74">
      <w:start w:val="1"/>
      <w:numFmt w:val="bullet"/>
      <w:lvlText w:val=""/>
      <w:lvlJc w:val="left"/>
      <w:pPr>
        <w:ind w:left="720" w:hanging="360"/>
      </w:pPr>
      <w:rPr>
        <w:rFonts w:ascii="Symbol" w:eastAsiaTheme="minorHAnsi" w:hAnsi="Symbol" w:cstheme="minorBidi" w:hint="default"/>
        <w:b w:val="0"/>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390932271">
    <w:abstractNumId w:val="0"/>
  </w:num>
  <w:num w:numId="2" w16cid:durableId="964314312">
    <w:abstractNumId w:val="5"/>
  </w:num>
  <w:num w:numId="3" w16cid:durableId="584801167">
    <w:abstractNumId w:val="20"/>
  </w:num>
  <w:num w:numId="4" w16cid:durableId="1364286040">
    <w:abstractNumId w:val="10"/>
  </w:num>
  <w:num w:numId="5" w16cid:durableId="69423278">
    <w:abstractNumId w:val="19"/>
  </w:num>
  <w:num w:numId="6" w16cid:durableId="1596160502">
    <w:abstractNumId w:val="18"/>
  </w:num>
  <w:num w:numId="7" w16cid:durableId="620572182">
    <w:abstractNumId w:val="3"/>
  </w:num>
  <w:num w:numId="8" w16cid:durableId="1896159422">
    <w:abstractNumId w:val="4"/>
  </w:num>
  <w:num w:numId="9" w16cid:durableId="387342574">
    <w:abstractNumId w:val="21"/>
  </w:num>
  <w:num w:numId="10" w16cid:durableId="772239920">
    <w:abstractNumId w:val="7"/>
  </w:num>
  <w:num w:numId="11" w16cid:durableId="1360887768">
    <w:abstractNumId w:val="17"/>
  </w:num>
  <w:num w:numId="12" w16cid:durableId="852039533">
    <w:abstractNumId w:val="14"/>
  </w:num>
  <w:num w:numId="13" w16cid:durableId="1314482152">
    <w:abstractNumId w:val="11"/>
  </w:num>
  <w:num w:numId="14" w16cid:durableId="671689501">
    <w:abstractNumId w:val="8"/>
  </w:num>
  <w:num w:numId="15" w16cid:durableId="696393710">
    <w:abstractNumId w:val="6"/>
  </w:num>
  <w:num w:numId="16" w16cid:durableId="892471287">
    <w:abstractNumId w:val="15"/>
  </w:num>
  <w:num w:numId="17" w16cid:durableId="1562985515">
    <w:abstractNumId w:val="16"/>
  </w:num>
  <w:num w:numId="18" w16cid:durableId="1787581111">
    <w:abstractNumId w:val="1"/>
  </w:num>
  <w:num w:numId="19" w16cid:durableId="2135564073">
    <w:abstractNumId w:val="9"/>
  </w:num>
  <w:num w:numId="20" w16cid:durableId="1752239736">
    <w:abstractNumId w:val="2"/>
  </w:num>
  <w:num w:numId="21" w16cid:durableId="2052680756">
    <w:abstractNumId w:val="13"/>
  </w:num>
  <w:num w:numId="22" w16cid:durableId="19551655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rQ0MTE3NzE0tDQ1MzVW0lEKTi0uzszPAykwrAUAW4c6zywAAAA="/>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sffx0eksppp5ertempps9jfefaespvfwea&quot;&gt;My EndNote Library 11-06-21&lt;record-ids&gt;&lt;item&gt;2346&lt;/item&gt;&lt;item&gt;2347&lt;/item&gt;&lt;item&gt;2348&lt;/item&gt;&lt;item&gt;2349&lt;/item&gt;&lt;item&gt;2350&lt;/item&gt;&lt;/record-ids&gt;&lt;/item&gt;&lt;/Libraries&gt;"/>
  </w:docVars>
  <w:rsids>
    <w:rsidRoot w:val="006B60BF"/>
    <w:rsid w:val="00000606"/>
    <w:rsid w:val="00000BB3"/>
    <w:rsid w:val="00001448"/>
    <w:rsid w:val="0000317E"/>
    <w:rsid w:val="00003DD0"/>
    <w:rsid w:val="0000594D"/>
    <w:rsid w:val="00005A06"/>
    <w:rsid w:val="000070DD"/>
    <w:rsid w:val="000118FD"/>
    <w:rsid w:val="00013AF6"/>
    <w:rsid w:val="000172B7"/>
    <w:rsid w:val="0001745D"/>
    <w:rsid w:val="00025124"/>
    <w:rsid w:val="00030423"/>
    <w:rsid w:val="00032F16"/>
    <w:rsid w:val="00033A16"/>
    <w:rsid w:val="00035602"/>
    <w:rsid w:val="00035FF9"/>
    <w:rsid w:val="00041270"/>
    <w:rsid w:val="000419DC"/>
    <w:rsid w:val="00046188"/>
    <w:rsid w:val="00047226"/>
    <w:rsid w:val="00047D8E"/>
    <w:rsid w:val="000518F6"/>
    <w:rsid w:val="00051F54"/>
    <w:rsid w:val="00053D88"/>
    <w:rsid w:val="00056BB8"/>
    <w:rsid w:val="0006398C"/>
    <w:rsid w:val="00064903"/>
    <w:rsid w:val="00067B87"/>
    <w:rsid w:val="00071F76"/>
    <w:rsid w:val="00074129"/>
    <w:rsid w:val="00083EC6"/>
    <w:rsid w:val="000867AE"/>
    <w:rsid w:val="00087C10"/>
    <w:rsid w:val="0009100B"/>
    <w:rsid w:val="000914C0"/>
    <w:rsid w:val="00091BCD"/>
    <w:rsid w:val="0009428D"/>
    <w:rsid w:val="000A2C41"/>
    <w:rsid w:val="000A3A58"/>
    <w:rsid w:val="000A429F"/>
    <w:rsid w:val="000A56D2"/>
    <w:rsid w:val="000A714C"/>
    <w:rsid w:val="000B3220"/>
    <w:rsid w:val="000B6889"/>
    <w:rsid w:val="000C0A68"/>
    <w:rsid w:val="000C10D1"/>
    <w:rsid w:val="000C21AC"/>
    <w:rsid w:val="000C6DE5"/>
    <w:rsid w:val="000C6F19"/>
    <w:rsid w:val="000C745E"/>
    <w:rsid w:val="000D3086"/>
    <w:rsid w:val="000D4089"/>
    <w:rsid w:val="000D5CC1"/>
    <w:rsid w:val="000E6238"/>
    <w:rsid w:val="000E79E0"/>
    <w:rsid w:val="000F35AC"/>
    <w:rsid w:val="000F55BE"/>
    <w:rsid w:val="001142F6"/>
    <w:rsid w:val="00114ED6"/>
    <w:rsid w:val="001169D2"/>
    <w:rsid w:val="00121270"/>
    <w:rsid w:val="001235E3"/>
    <w:rsid w:val="00123778"/>
    <w:rsid w:val="00124050"/>
    <w:rsid w:val="00124E95"/>
    <w:rsid w:val="00125772"/>
    <w:rsid w:val="00135DE1"/>
    <w:rsid w:val="0014530A"/>
    <w:rsid w:val="00146503"/>
    <w:rsid w:val="00146F27"/>
    <w:rsid w:val="0015416B"/>
    <w:rsid w:val="001563FC"/>
    <w:rsid w:val="00160658"/>
    <w:rsid w:val="00162EF8"/>
    <w:rsid w:val="001635D8"/>
    <w:rsid w:val="00167770"/>
    <w:rsid w:val="001702A3"/>
    <w:rsid w:val="00170EC0"/>
    <w:rsid w:val="00175E99"/>
    <w:rsid w:val="00177469"/>
    <w:rsid w:val="001816C8"/>
    <w:rsid w:val="001847C0"/>
    <w:rsid w:val="00185AF0"/>
    <w:rsid w:val="00190A2D"/>
    <w:rsid w:val="00196E45"/>
    <w:rsid w:val="00197C42"/>
    <w:rsid w:val="001A16F4"/>
    <w:rsid w:val="001A5DE9"/>
    <w:rsid w:val="001A6A3F"/>
    <w:rsid w:val="001B053F"/>
    <w:rsid w:val="001B5493"/>
    <w:rsid w:val="001D175D"/>
    <w:rsid w:val="001D2BFB"/>
    <w:rsid w:val="001D634D"/>
    <w:rsid w:val="001E1DC7"/>
    <w:rsid w:val="001E38EA"/>
    <w:rsid w:val="001E3E6A"/>
    <w:rsid w:val="001E4858"/>
    <w:rsid w:val="00200E68"/>
    <w:rsid w:val="0020190A"/>
    <w:rsid w:val="0020515A"/>
    <w:rsid w:val="002052A0"/>
    <w:rsid w:val="00212E09"/>
    <w:rsid w:val="00214B85"/>
    <w:rsid w:val="00217DAA"/>
    <w:rsid w:val="00221903"/>
    <w:rsid w:val="002257D2"/>
    <w:rsid w:val="00226679"/>
    <w:rsid w:val="002308BD"/>
    <w:rsid w:val="002308C2"/>
    <w:rsid w:val="00232379"/>
    <w:rsid w:val="00233A1F"/>
    <w:rsid w:val="00234195"/>
    <w:rsid w:val="00234850"/>
    <w:rsid w:val="00243F6F"/>
    <w:rsid w:val="00245394"/>
    <w:rsid w:val="002454AC"/>
    <w:rsid w:val="0024553B"/>
    <w:rsid w:val="002466AA"/>
    <w:rsid w:val="00247018"/>
    <w:rsid w:val="00247A05"/>
    <w:rsid w:val="00247FB6"/>
    <w:rsid w:val="00251C30"/>
    <w:rsid w:val="002541D6"/>
    <w:rsid w:val="00255388"/>
    <w:rsid w:val="00255B39"/>
    <w:rsid w:val="00257A61"/>
    <w:rsid w:val="0026419D"/>
    <w:rsid w:val="00265953"/>
    <w:rsid w:val="002675FD"/>
    <w:rsid w:val="002728BC"/>
    <w:rsid w:val="00273953"/>
    <w:rsid w:val="00275392"/>
    <w:rsid w:val="002821D0"/>
    <w:rsid w:val="0028400F"/>
    <w:rsid w:val="00284E5A"/>
    <w:rsid w:val="00285444"/>
    <w:rsid w:val="002874DF"/>
    <w:rsid w:val="002874FE"/>
    <w:rsid w:val="00295E86"/>
    <w:rsid w:val="00296BC7"/>
    <w:rsid w:val="002A4AA9"/>
    <w:rsid w:val="002B7639"/>
    <w:rsid w:val="002C2BE4"/>
    <w:rsid w:val="002C40A0"/>
    <w:rsid w:val="002D0703"/>
    <w:rsid w:val="002D4580"/>
    <w:rsid w:val="002D48E1"/>
    <w:rsid w:val="002D4BE5"/>
    <w:rsid w:val="002D4DCA"/>
    <w:rsid w:val="002E18BC"/>
    <w:rsid w:val="002E4005"/>
    <w:rsid w:val="002F2918"/>
    <w:rsid w:val="002F296A"/>
    <w:rsid w:val="002F50ED"/>
    <w:rsid w:val="002F68C7"/>
    <w:rsid w:val="002F7527"/>
    <w:rsid w:val="002F7D1D"/>
    <w:rsid w:val="00305C2C"/>
    <w:rsid w:val="00305C56"/>
    <w:rsid w:val="00306352"/>
    <w:rsid w:val="00306EA4"/>
    <w:rsid w:val="0031333F"/>
    <w:rsid w:val="0031411A"/>
    <w:rsid w:val="0031411F"/>
    <w:rsid w:val="0031734A"/>
    <w:rsid w:val="003175EA"/>
    <w:rsid w:val="003200DF"/>
    <w:rsid w:val="0032014C"/>
    <w:rsid w:val="00321E1E"/>
    <w:rsid w:val="003306B8"/>
    <w:rsid w:val="00331045"/>
    <w:rsid w:val="003340E3"/>
    <w:rsid w:val="00336252"/>
    <w:rsid w:val="003374E7"/>
    <w:rsid w:val="00337CE9"/>
    <w:rsid w:val="00337DBB"/>
    <w:rsid w:val="00342713"/>
    <w:rsid w:val="00342B1B"/>
    <w:rsid w:val="0034424E"/>
    <w:rsid w:val="00344457"/>
    <w:rsid w:val="003450F0"/>
    <w:rsid w:val="00347F56"/>
    <w:rsid w:val="0035240F"/>
    <w:rsid w:val="00357A6D"/>
    <w:rsid w:val="00361AA5"/>
    <w:rsid w:val="003661B9"/>
    <w:rsid w:val="00366474"/>
    <w:rsid w:val="00370210"/>
    <w:rsid w:val="00371541"/>
    <w:rsid w:val="00371724"/>
    <w:rsid w:val="00377744"/>
    <w:rsid w:val="00382659"/>
    <w:rsid w:val="00383869"/>
    <w:rsid w:val="00385518"/>
    <w:rsid w:val="00386EBC"/>
    <w:rsid w:val="003907E5"/>
    <w:rsid w:val="00391EF4"/>
    <w:rsid w:val="003923B5"/>
    <w:rsid w:val="003930D0"/>
    <w:rsid w:val="0039773E"/>
    <w:rsid w:val="003A227F"/>
    <w:rsid w:val="003A4352"/>
    <w:rsid w:val="003A4498"/>
    <w:rsid w:val="003B0F79"/>
    <w:rsid w:val="003B1721"/>
    <w:rsid w:val="003B1D7E"/>
    <w:rsid w:val="003B3CE2"/>
    <w:rsid w:val="003B7791"/>
    <w:rsid w:val="003C014A"/>
    <w:rsid w:val="003C1524"/>
    <w:rsid w:val="003C4CFC"/>
    <w:rsid w:val="003D5199"/>
    <w:rsid w:val="003D54C6"/>
    <w:rsid w:val="003D743C"/>
    <w:rsid w:val="003D7992"/>
    <w:rsid w:val="003E0103"/>
    <w:rsid w:val="003E17EA"/>
    <w:rsid w:val="003E2325"/>
    <w:rsid w:val="003E3D7D"/>
    <w:rsid w:val="003E5041"/>
    <w:rsid w:val="003E653D"/>
    <w:rsid w:val="003E796A"/>
    <w:rsid w:val="003F2675"/>
    <w:rsid w:val="003F3CB1"/>
    <w:rsid w:val="003F424C"/>
    <w:rsid w:val="003F4FCF"/>
    <w:rsid w:val="00400E14"/>
    <w:rsid w:val="004020C1"/>
    <w:rsid w:val="0040477D"/>
    <w:rsid w:val="00412004"/>
    <w:rsid w:val="004127FE"/>
    <w:rsid w:val="00412BE3"/>
    <w:rsid w:val="00415C31"/>
    <w:rsid w:val="004165DF"/>
    <w:rsid w:val="00420AFF"/>
    <w:rsid w:val="00420FF3"/>
    <w:rsid w:val="00422CD1"/>
    <w:rsid w:val="004240EC"/>
    <w:rsid w:val="00426218"/>
    <w:rsid w:val="00427CF4"/>
    <w:rsid w:val="004301C5"/>
    <w:rsid w:val="004416F8"/>
    <w:rsid w:val="00442EE6"/>
    <w:rsid w:val="00443938"/>
    <w:rsid w:val="004441A9"/>
    <w:rsid w:val="004445B5"/>
    <w:rsid w:val="00444B86"/>
    <w:rsid w:val="00444C7D"/>
    <w:rsid w:val="004534A0"/>
    <w:rsid w:val="00457694"/>
    <w:rsid w:val="004602B7"/>
    <w:rsid w:val="00460CF2"/>
    <w:rsid w:val="00463AC4"/>
    <w:rsid w:val="00470FCF"/>
    <w:rsid w:val="0047154F"/>
    <w:rsid w:val="004732D6"/>
    <w:rsid w:val="004748A0"/>
    <w:rsid w:val="0047535A"/>
    <w:rsid w:val="00476AC6"/>
    <w:rsid w:val="0047729F"/>
    <w:rsid w:val="00481307"/>
    <w:rsid w:val="00481DC3"/>
    <w:rsid w:val="004824AD"/>
    <w:rsid w:val="00483919"/>
    <w:rsid w:val="00483FA3"/>
    <w:rsid w:val="004852EE"/>
    <w:rsid w:val="00491A5B"/>
    <w:rsid w:val="00493681"/>
    <w:rsid w:val="0049400E"/>
    <w:rsid w:val="00495EE4"/>
    <w:rsid w:val="00496C26"/>
    <w:rsid w:val="0049716C"/>
    <w:rsid w:val="004A1BFA"/>
    <w:rsid w:val="004A30D7"/>
    <w:rsid w:val="004A4172"/>
    <w:rsid w:val="004A673C"/>
    <w:rsid w:val="004B431B"/>
    <w:rsid w:val="004C0589"/>
    <w:rsid w:val="004C2039"/>
    <w:rsid w:val="004C4CA3"/>
    <w:rsid w:val="004C76C0"/>
    <w:rsid w:val="004D1956"/>
    <w:rsid w:val="004D1B0B"/>
    <w:rsid w:val="004D601E"/>
    <w:rsid w:val="004D6EEF"/>
    <w:rsid w:val="004E03DA"/>
    <w:rsid w:val="004E218E"/>
    <w:rsid w:val="004E6455"/>
    <w:rsid w:val="004E77E7"/>
    <w:rsid w:val="004F05F5"/>
    <w:rsid w:val="004F1BAD"/>
    <w:rsid w:val="004F566B"/>
    <w:rsid w:val="005009DE"/>
    <w:rsid w:val="00500A9B"/>
    <w:rsid w:val="00500F2C"/>
    <w:rsid w:val="0050615A"/>
    <w:rsid w:val="00507C8E"/>
    <w:rsid w:val="00514A86"/>
    <w:rsid w:val="005169C0"/>
    <w:rsid w:val="00517D1D"/>
    <w:rsid w:val="00523429"/>
    <w:rsid w:val="005278DD"/>
    <w:rsid w:val="00527CBC"/>
    <w:rsid w:val="00534906"/>
    <w:rsid w:val="0054021E"/>
    <w:rsid w:val="00542C54"/>
    <w:rsid w:val="00553A6D"/>
    <w:rsid w:val="00557828"/>
    <w:rsid w:val="00562213"/>
    <w:rsid w:val="005629FA"/>
    <w:rsid w:val="00565067"/>
    <w:rsid w:val="00567EEA"/>
    <w:rsid w:val="0057020E"/>
    <w:rsid w:val="00572B9C"/>
    <w:rsid w:val="0057605B"/>
    <w:rsid w:val="005768CB"/>
    <w:rsid w:val="00576D02"/>
    <w:rsid w:val="005772C8"/>
    <w:rsid w:val="005808DB"/>
    <w:rsid w:val="00593663"/>
    <w:rsid w:val="005A0EDA"/>
    <w:rsid w:val="005A4B65"/>
    <w:rsid w:val="005A683F"/>
    <w:rsid w:val="005A6891"/>
    <w:rsid w:val="005C459D"/>
    <w:rsid w:val="005D08BC"/>
    <w:rsid w:val="005D3BB3"/>
    <w:rsid w:val="005D4B1D"/>
    <w:rsid w:val="005D5C6A"/>
    <w:rsid w:val="005E0FBA"/>
    <w:rsid w:val="005E21A3"/>
    <w:rsid w:val="005E2AD2"/>
    <w:rsid w:val="005E5CD5"/>
    <w:rsid w:val="005E5E75"/>
    <w:rsid w:val="005E77BD"/>
    <w:rsid w:val="005E7A3A"/>
    <w:rsid w:val="005F256A"/>
    <w:rsid w:val="005F2B76"/>
    <w:rsid w:val="005F3CA2"/>
    <w:rsid w:val="005F552B"/>
    <w:rsid w:val="005F7F89"/>
    <w:rsid w:val="00601044"/>
    <w:rsid w:val="0060521F"/>
    <w:rsid w:val="0061146F"/>
    <w:rsid w:val="00612AEA"/>
    <w:rsid w:val="0062396C"/>
    <w:rsid w:val="006239F9"/>
    <w:rsid w:val="006247AA"/>
    <w:rsid w:val="00626933"/>
    <w:rsid w:val="00627F5C"/>
    <w:rsid w:val="00630883"/>
    <w:rsid w:val="0063187B"/>
    <w:rsid w:val="00631B71"/>
    <w:rsid w:val="00633701"/>
    <w:rsid w:val="00635ADE"/>
    <w:rsid w:val="006457B4"/>
    <w:rsid w:val="00645A71"/>
    <w:rsid w:val="00646029"/>
    <w:rsid w:val="006544CA"/>
    <w:rsid w:val="00656790"/>
    <w:rsid w:val="0066481D"/>
    <w:rsid w:val="00666CE0"/>
    <w:rsid w:val="00672DBE"/>
    <w:rsid w:val="00673FF0"/>
    <w:rsid w:val="00674DA1"/>
    <w:rsid w:val="006778AB"/>
    <w:rsid w:val="006813B0"/>
    <w:rsid w:val="006814A7"/>
    <w:rsid w:val="00682487"/>
    <w:rsid w:val="00694DBA"/>
    <w:rsid w:val="006959D6"/>
    <w:rsid w:val="006976E4"/>
    <w:rsid w:val="006A072E"/>
    <w:rsid w:val="006A2CFA"/>
    <w:rsid w:val="006B04EF"/>
    <w:rsid w:val="006B1DDB"/>
    <w:rsid w:val="006B3244"/>
    <w:rsid w:val="006B33BE"/>
    <w:rsid w:val="006B3B5B"/>
    <w:rsid w:val="006B3EEE"/>
    <w:rsid w:val="006B51BC"/>
    <w:rsid w:val="006B60BF"/>
    <w:rsid w:val="006C37F4"/>
    <w:rsid w:val="006C452A"/>
    <w:rsid w:val="006C536C"/>
    <w:rsid w:val="006C6AF0"/>
    <w:rsid w:val="006D071B"/>
    <w:rsid w:val="006D13B3"/>
    <w:rsid w:val="006D17EA"/>
    <w:rsid w:val="006D2637"/>
    <w:rsid w:val="006D3DC4"/>
    <w:rsid w:val="006D4CAA"/>
    <w:rsid w:val="006D73A7"/>
    <w:rsid w:val="006D784A"/>
    <w:rsid w:val="006D7CE3"/>
    <w:rsid w:val="006E04CB"/>
    <w:rsid w:val="006E1F69"/>
    <w:rsid w:val="006E3B1F"/>
    <w:rsid w:val="006E3E81"/>
    <w:rsid w:val="006E6AF2"/>
    <w:rsid w:val="006E7A76"/>
    <w:rsid w:val="006F0F9D"/>
    <w:rsid w:val="006F33DE"/>
    <w:rsid w:val="006F42F6"/>
    <w:rsid w:val="006F5097"/>
    <w:rsid w:val="006F7BDA"/>
    <w:rsid w:val="007018A7"/>
    <w:rsid w:val="00701D34"/>
    <w:rsid w:val="00703266"/>
    <w:rsid w:val="00703858"/>
    <w:rsid w:val="00704EDA"/>
    <w:rsid w:val="00706803"/>
    <w:rsid w:val="007079C7"/>
    <w:rsid w:val="00707E8D"/>
    <w:rsid w:val="007112AB"/>
    <w:rsid w:val="007126B3"/>
    <w:rsid w:val="007154E3"/>
    <w:rsid w:val="007168BB"/>
    <w:rsid w:val="00717C33"/>
    <w:rsid w:val="00720FE7"/>
    <w:rsid w:val="0072474F"/>
    <w:rsid w:val="00725C53"/>
    <w:rsid w:val="00732F7B"/>
    <w:rsid w:val="00741B8C"/>
    <w:rsid w:val="007432DB"/>
    <w:rsid w:val="00743C6A"/>
    <w:rsid w:val="0075215E"/>
    <w:rsid w:val="0075512C"/>
    <w:rsid w:val="00755B93"/>
    <w:rsid w:val="00760F8A"/>
    <w:rsid w:val="00761B5D"/>
    <w:rsid w:val="00763387"/>
    <w:rsid w:val="0076646B"/>
    <w:rsid w:val="0076696A"/>
    <w:rsid w:val="0077251B"/>
    <w:rsid w:val="007736F6"/>
    <w:rsid w:val="00781BF2"/>
    <w:rsid w:val="00782675"/>
    <w:rsid w:val="00783CCA"/>
    <w:rsid w:val="00784231"/>
    <w:rsid w:val="007911D4"/>
    <w:rsid w:val="007915DD"/>
    <w:rsid w:val="00794971"/>
    <w:rsid w:val="007963BD"/>
    <w:rsid w:val="00796EC6"/>
    <w:rsid w:val="007A0B70"/>
    <w:rsid w:val="007A3412"/>
    <w:rsid w:val="007A60B1"/>
    <w:rsid w:val="007B07BE"/>
    <w:rsid w:val="007B10F8"/>
    <w:rsid w:val="007B2551"/>
    <w:rsid w:val="007B296C"/>
    <w:rsid w:val="007B3C22"/>
    <w:rsid w:val="007B766D"/>
    <w:rsid w:val="007C0623"/>
    <w:rsid w:val="007C087F"/>
    <w:rsid w:val="007C0FE6"/>
    <w:rsid w:val="007C14A8"/>
    <w:rsid w:val="007C154C"/>
    <w:rsid w:val="007C1769"/>
    <w:rsid w:val="007C1FE9"/>
    <w:rsid w:val="007D04E6"/>
    <w:rsid w:val="007D0A99"/>
    <w:rsid w:val="007D21C8"/>
    <w:rsid w:val="007D232B"/>
    <w:rsid w:val="007D4DE6"/>
    <w:rsid w:val="007D5AED"/>
    <w:rsid w:val="007D72F7"/>
    <w:rsid w:val="007E306F"/>
    <w:rsid w:val="007E4293"/>
    <w:rsid w:val="007E4E41"/>
    <w:rsid w:val="007E58AF"/>
    <w:rsid w:val="007E712B"/>
    <w:rsid w:val="007F3A80"/>
    <w:rsid w:val="007F62D0"/>
    <w:rsid w:val="008038D9"/>
    <w:rsid w:val="008068DF"/>
    <w:rsid w:val="00807B96"/>
    <w:rsid w:val="00812F65"/>
    <w:rsid w:val="00822456"/>
    <w:rsid w:val="00822833"/>
    <w:rsid w:val="00834C9E"/>
    <w:rsid w:val="0084053F"/>
    <w:rsid w:val="00841205"/>
    <w:rsid w:val="008412B4"/>
    <w:rsid w:val="00841767"/>
    <w:rsid w:val="00842CDD"/>
    <w:rsid w:val="0084328A"/>
    <w:rsid w:val="00843580"/>
    <w:rsid w:val="00845406"/>
    <w:rsid w:val="00845ED9"/>
    <w:rsid w:val="00847CEA"/>
    <w:rsid w:val="0085183E"/>
    <w:rsid w:val="00854069"/>
    <w:rsid w:val="00855494"/>
    <w:rsid w:val="00861248"/>
    <w:rsid w:val="00863419"/>
    <w:rsid w:val="008634C2"/>
    <w:rsid w:val="008656B5"/>
    <w:rsid w:val="008709A8"/>
    <w:rsid w:val="00870E2E"/>
    <w:rsid w:val="008715BA"/>
    <w:rsid w:val="00874429"/>
    <w:rsid w:val="008821DC"/>
    <w:rsid w:val="00882B11"/>
    <w:rsid w:val="00883BDE"/>
    <w:rsid w:val="00890E48"/>
    <w:rsid w:val="00892768"/>
    <w:rsid w:val="008A004E"/>
    <w:rsid w:val="008A0062"/>
    <w:rsid w:val="008A0AE6"/>
    <w:rsid w:val="008A214F"/>
    <w:rsid w:val="008A3321"/>
    <w:rsid w:val="008A3F17"/>
    <w:rsid w:val="008A5ABE"/>
    <w:rsid w:val="008B1230"/>
    <w:rsid w:val="008B2499"/>
    <w:rsid w:val="008B55DE"/>
    <w:rsid w:val="008B58B4"/>
    <w:rsid w:val="008B6AE5"/>
    <w:rsid w:val="008B742B"/>
    <w:rsid w:val="008C2B25"/>
    <w:rsid w:val="008C4B49"/>
    <w:rsid w:val="008C660E"/>
    <w:rsid w:val="008D488A"/>
    <w:rsid w:val="008D5A52"/>
    <w:rsid w:val="008D7547"/>
    <w:rsid w:val="008E2AA8"/>
    <w:rsid w:val="008E3722"/>
    <w:rsid w:val="008E50AF"/>
    <w:rsid w:val="008E5282"/>
    <w:rsid w:val="008E58F0"/>
    <w:rsid w:val="008F135E"/>
    <w:rsid w:val="008F6B4E"/>
    <w:rsid w:val="0090462A"/>
    <w:rsid w:val="009052DD"/>
    <w:rsid w:val="00906223"/>
    <w:rsid w:val="00906480"/>
    <w:rsid w:val="00911998"/>
    <w:rsid w:val="00911AF6"/>
    <w:rsid w:val="009123D1"/>
    <w:rsid w:val="00913880"/>
    <w:rsid w:val="00914BA3"/>
    <w:rsid w:val="00916157"/>
    <w:rsid w:val="00916EEF"/>
    <w:rsid w:val="00920564"/>
    <w:rsid w:val="0092315A"/>
    <w:rsid w:val="00925D17"/>
    <w:rsid w:val="009334F1"/>
    <w:rsid w:val="00937E9C"/>
    <w:rsid w:val="009425CA"/>
    <w:rsid w:val="009461B7"/>
    <w:rsid w:val="00946B57"/>
    <w:rsid w:val="009541FC"/>
    <w:rsid w:val="0095554F"/>
    <w:rsid w:val="00956247"/>
    <w:rsid w:val="00967B48"/>
    <w:rsid w:val="00971F7F"/>
    <w:rsid w:val="0098220F"/>
    <w:rsid w:val="00985078"/>
    <w:rsid w:val="00986548"/>
    <w:rsid w:val="0098733F"/>
    <w:rsid w:val="00990DDD"/>
    <w:rsid w:val="00991804"/>
    <w:rsid w:val="009922B1"/>
    <w:rsid w:val="0099513A"/>
    <w:rsid w:val="0099546B"/>
    <w:rsid w:val="00995E25"/>
    <w:rsid w:val="00996439"/>
    <w:rsid w:val="00997DE3"/>
    <w:rsid w:val="009A6193"/>
    <w:rsid w:val="009A657E"/>
    <w:rsid w:val="009B01A7"/>
    <w:rsid w:val="009B4470"/>
    <w:rsid w:val="009B6489"/>
    <w:rsid w:val="009B750B"/>
    <w:rsid w:val="009B7BA3"/>
    <w:rsid w:val="009C161C"/>
    <w:rsid w:val="009C2054"/>
    <w:rsid w:val="009C314B"/>
    <w:rsid w:val="009C7226"/>
    <w:rsid w:val="009C76DA"/>
    <w:rsid w:val="009D416D"/>
    <w:rsid w:val="009D4B74"/>
    <w:rsid w:val="009E0C90"/>
    <w:rsid w:val="009E6FFE"/>
    <w:rsid w:val="009F031D"/>
    <w:rsid w:val="009F0A91"/>
    <w:rsid w:val="009F22B7"/>
    <w:rsid w:val="009F2D18"/>
    <w:rsid w:val="009F3F5C"/>
    <w:rsid w:val="00A02C0D"/>
    <w:rsid w:val="00A04CDF"/>
    <w:rsid w:val="00A04F52"/>
    <w:rsid w:val="00A050C6"/>
    <w:rsid w:val="00A05365"/>
    <w:rsid w:val="00A0737E"/>
    <w:rsid w:val="00A077BE"/>
    <w:rsid w:val="00A11D55"/>
    <w:rsid w:val="00A12F72"/>
    <w:rsid w:val="00A13CB8"/>
    <w:rsid w:val="00A16385"/>
    <w:rsid w:val="00A17E02"/>
    <w:rsid w:val="00A17E43"/>
    <w:rsid w:val="00A3294A"/>
    <w:rsid w:val="00A41951"/>
    <w:rsid w:val="00A426E7"/>
    <w:rsid w:val="00A426E9"/>
    <w:rsid w:val="00A52452"/>
    <w:rsid w:val="00A56288"/>
    <w:rsid w:val="00A57555"/>
    <w:rsid w:val="00A60A75"/>
    <w:rsid w:val="00A61B82"/>
    <w:rsid w:val="00A63485"/>
    <w:rsid w:val="00A64AE7"/>
    <w:rsid w:val="00A71653"/>
    <w:rsid w:val="00A72FB8"/>
    <w:rsid w:val="00A76F0B"/>
    <w:rsid w:val="00A8352C"/>
    <w:rsid w:val="00A84566"/>
    <w:rsid w:val="00A84711"/>
    <w:rsid w:val="00A86C13"/>
    <w:rsid w:val="00A879C2"/>
    <w:rsid w:val="00A87BC5"/>
    <w:rsid w:val="00A923BC"/>
    <w:rsid w:val="00A93B46"/>
    <w:rsid w:val="00A944F1"/>
    <w:rsid w:val="00AA5DD1"/>
    <w:rsid w:val="00AB428A"/>
    <w:rsid w:val="00AB4783"/>
    <w:rsid w:val="00AB5F3A"/>
    <w:rsid w:val="00AC0C37"/>
    <w:rsid w:val="00AC4299"/>
    <w:rsid w:val="00AC657D"/>
    <w:rsid w:val="00AC6E77"/>
    <w:rsid w:val="00AC7972"/>
    <w:rsid w:val="00AC7D2E"/>
    <w:rsid w:val="00AD0455"/>
    <w:rsid w:val="00AD5237"/>
    <w:rsid w:val="00AD5F1D"/>
    <w:rsid w:val="00AE5A1C"/>
    <w:rsid w:val="00AE5FCE"/>
    <w:rsid w:val="00AF4AC7"/>
    <w:rsid w:val="00AF6D8E"/>
    <w:rsid w:val="00B0059C"/>
    <w:rsid w:val="00B06FDE"/>
    <w:rsid w:val="00B1021E"/>
    <w:rsid w:val="00B15BF7"/>
    <w:rsid w:val="00B16DBB"/>
    <w:rsid w:val="00B178C9"/>
    <w:rsid w:val="00B22826"/>
    <w:rsid w:val="00B22E45"/>
    <w:rsid w:val="00B23C11"/>
    <w:rsid w:val="00B30036"/>
    <w:rsid w:val="00B337EF"/>
    <w:rsid w:val="00B35BAA"/>
    <w:rsid w:val="00B379AA"/>
    <w:rsid w:val="00B419FD"/>
    <w:rsid w:val="00B41CC8"/>
    <w:rsid w:val="00B44877"/>
    <w:rsid w:val="00B44D80"/>
    <w:rsid w:val="00B4585C"/>
    <w:rsid w:val="00B535C8"/>
    <w:rsid w:val="00B570D9"/>
    <w:rsid w:val="00B57961"/>
    <w:rsid w:val="00B6384A"/>
    <w:rsid w:val="00B64822"/>
    <w:rsid w:val="00B70DC8"/>
    <w:rsid w:val="00B7730A"/>
    <w:rsid w:val="00B77373"/>
    <w:rsid w:val="00B80057"/>
    <w:rsid w:val="00B805BE"/>
    <w:rsid w:val="00B851D6"/>
    <w:rsid w:val="00B86946"/>
    <w:rsid w:val="00B903FA"/>
    <w:rsid w:val="00B90F21"/>
    <w:rsid w:val="00B97AB1"/>
    <w:rsid w:val="00BA3172"/>
    <w:rsid w:val="00BA396B"/>
    <w:rsid w:val="00BA6A88"/>
    <w:rsid w:val="00BB0B29"/>
    <w:rsid w:val="00BB2232"/>
    <w:rsid w:val="00BB29CA"/>
    <w:rsid w:val="00BB2D82"/>
    <w:rsid w:val="00BB52F3"/>
    <w:rsid w:val="00BB5853"/>
    <w:rsid w:val="00BB600E"/>
    <w:rsid w:val="00BB6885"/>
    <w:rsid w:val="00BC04A7"/>
    <w:rsid w:val="00BC0EEB"/>
    <w:rsid w:val="00BC0FA2"/>
    <w:rsid w:val="00BC25F5"/>
    <w:rsid w:val="00BC2CE0"/>
    <w:rsid w:val="00BC4193"/>
    <w:rsid w:val="00BC5F52"/>
    <w:rsid w:val="00BC7214"/>
    <w:rsid w:val="00BD36F9"/>
    <w:rsid w:val="00BD3B74"/>
    <w:rsid w:val="00BD5763"/>
    <w:rsid w:val="00BD58F8"/>
    <w:rsid w:val="00BD6410"/>
    <w:rsid w:val="00BD7397"/>
    <w:rsid w:val="00BD7F23"/>
    <w:rsid w:val="00BE2253"/>
    <w:rsid w:val="00BE228A"/>
    <w:rsid w:val="00BE3730"/>
    <w:rsid w:val="00BE3BAD"/>
    <w:rsid w:val="00BE415A"/>
    <w:rsid w:val="00C00493"/>
    <w:rsid w:val="00C020D1"/>
    <w:rsid w:val="00C0354E"/>
    <w:rsid w:val="00C10499"/>
    <w:rsid w:val="00C1095A"/>
    <w:rsid w:val="00C11D03"/>
    <w:rsid w:val="00C24224"/>
    <w:rsid w:val="00C326C3"/>
    <w:rsid w:val="00C32FE3"/>
    <w:rsid w:val="00C33C99"/>
    <w:rsid w:val="00C3521D"/>
    <w:rsid w:val="00C37BD0"/>
    <w:rsid w:val="00C4042A"/>
    <w:rsid w:val="00C40CFA"/>
    <w:rsid w:val="00C41D6A"/>
    <w:rsid w:val="00C429F5"/>
    <w:rsid w:val="00C4320E"/>
    <w:rsid w:val="00C47E9D"/>
    <w:rsid w:val="00C54770"/>
    <w:rsid w:val="00C56F39"/>
    <w:rsid w:val="00C575E1"/>
    <w:rsid w:val="00C6090E"/>
    <w:rsid w:val="00C613F5"/>
    <w:rsid w:val="00C63D8D"/>
    <w:rsid w:val="00C64EDB"/>
    <w:rsid w:val="00C66520"/>
    <w:rsid w:val="00C67DA2"/>
    <w:rsid w:val="00C70B31"/>
    <w:rsid w:val="00C7363A"/>
    <w:rsid w:val="00C7459F"/>
    <w:rsid w:val="00C753B8"/>
    <w:rsid w:val="00C80DE0"/>
    <w:rsid w:val="00C831C9"/>
    <w:rsid w:val="00C91849"/>
    <w:rsid w:val="00C9610A"/>
    <w:rsid w:val="00C96541"/>
    <w:rsid w:val="00C97D43"/>
    <w:rsid w:val="00CA5367"/>
    <w:rsid w:val="00CB27FD"/>
    <w:rsid w:val="00CB5CBB"/>
    <w:rsid w:val="00CB77CA"/>
    <w:rsid w:val="00CC01D2"/>
    <w:rsid w:val="00CC0A43"/>
    <w:rsid w:val="00CC1C8C"/>
    <w:rsid w:val="00CC3D8D"/>
    <w:rsid w:val="00CC5BE7"/>
    <w:rsid w:val="00CD2FA1"/>
    <w:rsid w:val="00CD5127"/>
    <w:rsid w:val="00CD566B"/>
    <w:rsid w:val="00CE37D9"/>
    <w:rsid w:val="00CF45E5"/>
    <w:rsid w:val="00CF4C12"/>
    <w:rsid w:val="00D04A62"/>
    <w:rsid w:val="00D1068C"/>
    <w:rsid w:val="00D11A01"/>
    <w:rsid w:val="00D146E5"/>
    <w:rsid w:val="00D15A5B"/>
    <w:rsid w:val="00D20867"/>
    <w:rsid w:val="00D2275F"/>
    <w:rsid w:val="00D22797"/>
    <w:rsid w:val="00D241FA"/>
    <w:rsid w:val="00D269EF"/>
    <w:rsid w:val="00D26B47"/>
    <w:rsid w:val="00D31D7E"/>
    <w:rsid w:val="00D31F9F"/>
    <w:rsid w:val="00D36219"/>
    <w:rsid w:val="00D37DD0"/>
    <w:rsid w:val="00D40A5F"/>
    <w:rsid w:val="00D42392"/>
    <w:rsid w:val="00D42833"/>
    <w:rsid w:val="00D46C48"/>
    <w:rsid w:val="00D46FC4"/>
    <w:rsid w:val="00D50561"/>
    <w:rsid w:val="00D50883"/>
    <w:rsid w:val="00D50F03"/>
    <w:rsid w:val="00D57B99"/>
    <w:rsid w:val="00D61139"/>
    <w:rsid w:val="00D64020"/>
    <w:rsid w:val="00D72088"/>
    <w:rsid w:val="00D74009"/>
    <w:rsid w:val="00D754F7"/>
    <w:rsid w:val="00D76A32"/>
    <w:rsid w:val="00D76C92"/>
    <w:rsid w:val="00D77B16"/>
    <w:rsid w:val="00D80371"/>
    <w:rsid w:val="00D804AB"/>
    <w:rsid w:val="00D81A74"/>
    <w:rsid w:val="00D83153"/>
    <w:rsid w:val="00D8523D"/>
    <w:rsid w:val="00D85A5E"/>
    <w:rsid w:val="00D8609E"/>
    <w:rsid w:val="00D87302"/>
    <w:rsid w:val="00D8792B"/>
    <w:rsid w:val="00D90B63"/>
    <w:rsid w:val="00DA0669"/>
    <w:rsid w:val="00DA1957"/>
    <w:rsid w:val="00DA2758"/>
    <w:rsid w:val="00DA4953"/>
    <w:rsid w:val="00DA68B7"/>
    <w:rsid w:val="00DB131E"/>
    <w:rsid w:val="00DB69A3"/>
    <w:rsid w:val="00DC007A"/>
    <w:rsid w:val="00DC1253"/>
    <w:rsid w:val="00DC15DD"/>
    <w:rsid w:val="00DC6EE3"/>
    <w:rsid w:val="00DD53F8"/>
    <w:rsid w:val="00DD6AED"/>
    <w:rsid w:val="00DD6D2E"/>
    <w:rsid w:val="00DE01BA"/>
    <w:rsid w:val="00DE37F5"/>
    <w:rsid w:val="00DE4C48"/>
    <w:rsid w:val="00DE51C6"/>
    <w:rsid w:val="00DE5B11"/>
    <w:rsid w:val="00DE5BFA"/>
    <w:rsid w:val="00DF5CE9"/>
    <w:rsid w:val="00DF6FA9"/>
    <w:rsid w:val="00DF7A6C"/>
    <w:rsid w:val="00E00C2E"/>
    <w:rsid w:val="00E0205F"/>
    <w:rsid w:val="00E0600B"/>
    <w:rsid w:val="00E1140A"/>
    <w:rsid w:val="00E11D93"/>
    <w:rsid w:val="00E13234"/>
    <w:rsid w:val="00E15632"/>
    <w:rsid w:val="00E168A7"/>
    <w:rsid w:val="00E265B0"/>
    <w:rsid w:val="00E33E49"/>
    <w:rsid w:val="00E353C8"/>
    <w:rsid w:val="00E3778C"/>
    <w:rsid w:val="00E37D69"/>
    <w:rsid w:val="00E43228"/>
    <w:rsid w:val="00E44AE4"/>
    <w:rsid w:val="00E45898"/>
    <w:rsid w:val="00E45D05"/>
    <w:rsid w:val="00E5006B"/>
    <w:rsid w:val="00E51119"/>
    <w:rsid w:val="00E5144E"/>
    <w:rsid w:val="00E51AB0"/>
    <w:rsid w:val="00E52FBE"/>
    <w:rsid w:val="00E54124"/>
    <w:rsid w:val="00E55810"/>
    <w:rsid w:val="00E57A48"/>
    <w:rsid w:val="00E6307B"/>
    <w:rsid w:val="00E67CCD"/>
    <w:rsid w:val="00E73E1B"/>
    <w:rsid w:val="00E759A0"/>
    <w:rsid w:val="00E766BC"/>
    <w:rsid w:val="00E84397"/>
    <w:rsid w:val="00E8441B"/>
    <w:rsid w:val="00E8469E"/>
    <w:rsid w:val="00E8502D"/>
    <w:rsid w:val="00E863D6"/>
    <w:rsid w:val="00E866E8"/>
    <w:rsid w:val="00E907CE"/>
    <w:rsid w:val="00E91C58"/>
    <w:rsid w:val="00E924B0"/>
    <w:rsid w:val="00E928DA"/>
    <w:rsid w:val="00E935F2"/>
    <w:rsid w:val="00E962F1"/>
    <w:rsid w:val="00EA3B13"/>
    <w:rsid w:val="00EA50E2"/>
    <w:rsid w:val="00EB06A6"/>
    <w:rsid w:val="00EB06AD"/>
    <w:rsid w:val="00EB1EE0"/>
    <w:rsid w:val="00EB6BEB"/>
    <w:rsid w:val="00EB6BF4"/>
    <w:rsid w:val="00EB702D"/>
    <w:rsid w:val="00EC04B7"/>
    <w:rsid w:val="00EC4162"/>
    <w:rsid w:val="00EC657C"/>
    <w:rsid w:val="00ED0774"/>
    <w:rsid w:val="00ED1C5E"/>
    <w:rsid w:val="00ED2055"/>
    <w:rsid w:val="00ED45C1"/>
    <w:rsid w:val="00ED7DD9"/>
    <w:rsid w:val="00EE2393"/>
    <w:rsid w:val="00EE3FED"/>
    <w:rsid w:val="00EE4560"/>
    <w:rsid w:val="00EE5BF6"/>
    <w:rsid w:val="00EF1843"/>
    <w:rsid w:val="00EF1C99"/>
    <w:rsid w:val="00EF296C"/>
    <w:rsid w:val="00EF43AE"/>
    <w:rsid w:val="00EF6DF1"/>
    <w:rsid w:val="00EF6FF2"/>
    <w:rsid w:val="00F131C5"/>
    <w:rsid w:val="00F15B44"/>
    <w:rsid w:val="00F173C6"/>
    <w:rsid w:val="00F17E46"/>
    <w:rsid w:val="00F17ECA"/>
    <w:rsid w:val="00F211D0"/>
    <w:rsid w:val="00F23433"/>
    <w:rsid w:val="00F23504"/>
    <w:rsid w:val="00F24DBA"/>
    <w:rsid w:val="00F24E85"/>
    <w:rsid w:val="00F31BAB"/>
    <w:rsid w:val="00F34A0F"/>
    <w:rsid w:val="00F35C8B"/>
    <w:rsid w:val="00F363E4"/>
    <w:rsid w:val="00F454D0"/>
    <w:rsid w:val="00F458D8"/>
    <w:rsid w:val="00F47593"/>
    <w:rsid w:val="00F4794A"/>
    <w:rsid w:val="00F47F71"/>
    <w:rsid w:val="00F54096"/>
    <w:rsid w:val="00F546C4"/>
    <w:rsid w:val="00F54D2B"/>
    <w:rsid w:val="00F56010"/>
    <w:rsid w:val="00F56514"/>
    <w:rsid w:val="00F60ECB"/>
    <w:rsid w:val="00F61380"/>
    <w:rsid w:val="00F63E87"/>
    <w:rsid w:val="00F6651B"/>
    <w:rsid w:val="00F666A7"/>
    <w:rsid w:val="00F66E27"/>
    <w:rsid w:val="00F7310B"/>
    <w:rsid w:val="00F73426"/>
    <w:rsid w:val="00F74A66"/>
    <w:rsid w:val="00F74BA4"/>
    <w:rsid w:val="00F74D7E"/>
    <w:rsid w:val="00F74FA8"/>
    <w:rsid w:val="00F75C60"/>
    <w:rsid w:val="00F83DF2"/>
    <w:rsid w:val="00F84412"/>
    <w:rsid w:val="00F84C38"/>
    <w:rsid w:val="00F87DA2"/>
    <w:rsid w:val="00F87E65"/>
    <w:rsid w:val="00F91D6C"/>
    <w:rsid w:val="00F94920"/>
    <w:rsid w:val="00F955D5"/>
    <w:rsid w:val="00F96332"/>
    <w:rsid w:val="00FA2428"/>
    <w:rsid w:val="00FA7284"/>
    <w:rsid w:val="00FB235B"/>
    <w:rsid w:val="00FB6A35"/>
    <w:rsid w:val="00FB74C2"/>
    <w:rsid w:val="00FB7771"/>
    <w:rsid w:val="00FB7FE6"/>
    <w:rsid w:val="00FD1EB9"/>
    <w:rsid w:val="00FD6420"/>
    <w:rsid w:val="00FE00A4"/>
    <w:rsid w:val="00FE4D8E"/>
    <w:rsid w:val="00FE6315"/>
    <w:rsid w:val="00FF0D86"/>
    <w:rsid w:val="00FF0EA7"/>
    <w:rsid w:val="00FF1731"/>
    <w:rsid w:val="00FF2EFE"/>
    <w:rsid w:val="00FF3210"/>
    <w:rsid w:val="00FF7F71"/>
    <w:rsid w:val="74B8DF1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6B0616"/>
  <w15:docId w15:val="{602AC2E6-7B68-4016-BD90-E9EDCC155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87B"/>
    <w:rPr>
      <w:rFonts w:ascii="Times New Roman" w:eastAsia="Times New Roman" w:hAnsi="Times New Roman" w:cs="Times New Roman"/>
      <w:sz w:val="24"/>
      <w:szCs w:val="24"/>
      <w:lang w:val="en-ZA" w:eastAsia="en-ZA"/>
    </w:rPr>
  </w:style>
  <w:style w:type="paragraph" w:styleId="Heading1">
    <w:name w:val="heading 1"/>
    <w:basedOn w:val="Normal"/>
    <w:next w:val="Normal"/>
    <w:link w:val="Heading1Char"/>
    <w:uiPriority w:val="9"/>
    <w:qFormat/>
    <w:rsid w:val="00D241FA"/>
    <w:pPr>
      <w:keepNext/>
      <w:keepLines/>
      <w:widowControl w:val="0"/>
      <w:autoSpaceDE w:val="0"/>
      <w:autoSpaceDN w:val="0"/>
      <w:spacing w:before="360" w:after="80"/>
      <w:outlineLvl w:val="0"/>
    </w:pPr>
    <w:rPr>
      <w:rFonts w:ascii="Calibri" w:eastAsiaTheme="majorEastAsia" w:hAnsi="Calibri" w:cstheme="majorBidi"/>
      <w:b/>
      <w:color w:val="2F5496" w:themeColor="accent1" w:themeShade="BF"/>
      <w:szCs w:val="40"/>
      <w:lang w:val="en-US" w:eastAsia="en-US"/>
      <w14:ligatures w14:val="standardContextual"/>
    </w:rPr>
  </w:style>
  <w:style w:type="paragraph" w:styleId="Heading3">
    <w:name w:val="heading 3"/>
    <w:basedOn w:val="Normal"/>
    <w:next w:val="Normal"/>
    <w:link w:val="Heading3Char"/>
    <w:uiPriority w:val="9"/>
    <w:semiHidden/>
    <w:unhideWhenUsed/>
    <w:qFormat/>
    <w:rsid w:val="00EE3FE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rPr>
      <w:rFonts w:asciiTheme="minorHAnsi" w:eastAsiaTheme="minorHAnsi" w:hAnsiTheme="minorHAnsi" w:cstheme="minorBidi"/>
      <w:kern w:val="2"/>
      <w:sz w:val="20"/>
      <w:szCs w:val="20"/>
      <w:lang w:val="en-GB" w:eastAsia="en-US"/>
      <w14:ligatures w14:val="standardContextual"/>
    </w:rPr>
  </w:style>
  <w:style w:type="paragraph" w:styleId="CommentSubject">
    <w:name w:val="annotation subject"/>
    <w:basedOn w:val="CommentText"/>
    <w:next w:val="CommentText"/>
    <w:link w:val="CommentSubjectChar"/>
    <w:uiPriority w:val="99"/>
    <w:semiHidden/>
    <w:unhideWhenUsed/>
    <w:qFormat/>
    <w:rPr>
      <w:b/>
      <w:bCs/>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qFormat/>
    <w:pPr>
      <w:spacing w:before="100" w:beforeAutospacing="1" w:after="100" w:afterAutospacing="1"/>
    </w:pPr>
    <w:rPr>
      <w:lang w:val="en-GB" w:eastAsia="en-U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rPr>
      <w:rFonts w:asciiTheme="minorHAnsi" w:eastAsiaTheme="minorHAnsi" w:hAnsiTheme="minorHAnsi" w:cstheme="minorBidi"/>
      <w:kern w:val="2"/>
      <w:lang w:val="en-GB" w:eastAsia="en-US"/>
      <w14:ligatures w14:val="standardContextual"/>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Revision1">
    <w:name w:val="Revision1"/>
    <w:hidden/>
    <w:uiPriority w:val="99"/>
    <w:semiHidden/>
    <w:qFormat/>
    <w:rPr>
      <w:kern w:val="2"/>
      <w:sz w:val="24"/>
      <w:szCs w:val="24"/>
      <w:lang w:val="en-GB"/>
      <w14:ligatures w14:val="standardContextual"/>
    </w:rPr>
  </w:style>
  <w:style w:type="paragraph" w:customStyle="1" w:styleId="EndNoteBibliographyTitle">
    <w:name w:val="EndNote Bibliography Title"/>
    <w:basedOn w:val="Normal"/>
    <w:link w:val="EndNoteBibliographyTitleChar"/>
    <w:rsid w:val="005D4B1D"/>
    <w:pPr>
      <w:jc w:val="center"/>
    </w:pPr>
    <w:rPr>
      <w:rFonts w:ascii="Calibri" w:eastAsiaTheme="minorHAnsi" w:hAnsi="Calibri" w:cs="Calibri"/>
      <w:kern w:val="2"/>
      <w:lang w:val="en-US" w:eastAsia="en-US"/>
      <w14:ligatures w14:val="standardContextual"/>
    </w:rPr>
  </w:style>
  <w:style w:type="character" w:customStyle="1" w:styleId="EndNoteBibliographyTitleChar">
    <w:name w:val="EndNote Bibliography Title Char"/>
    <w:basedOn w:val="DefaultParagraphFont"/>
    <w:link w:val="EndNoteBibliographyTitle"/>
    <w:rsid w:val="005D4B1D"/>
    <w:rPr>
      <w:rFonts w:ascii="Calibri" w:hAnsi="Calibri" w:cs="Calibri"/>
      <w:kern w:val="2"/>
      <w:sz w:val="24"/>
      <w:szCs w:val="24"/>
      <w14:ligatures w14:val="standardContextual"/>
    </w:rPr>
  </w:style>
  <w:style w:type="paragraph" w:customStyle="1" w:styleId="EndNoteBibliography">
    <w:name w:val="EndNote Bibliography"/>
    <w:basedOn w:val="Normal"/>
    <w:link w:val="EndNoteBibliographyChar"/>
    <w:rsid w:val="005D4B1D"/>
    <w:rPr>
      <w:rFonts w:ascii="Calibri" w:eastAsiaTheme="minorHAnsi" w:hAnsi="Calibri" w:cs="Calibri"/>
      <w:kern w:val="2"/>
      <w:lang w:val="en-US" w:eastAsia="en-US"/>
      <w14:ligatures w14:val="standardContextual"/>
    </w:rPr>
  </w:style>
  <w:style w:type="character" w:customStyle="1" w:styleId="EndNoteBibliographyChar">
    <w:name w:val="EndNote Bibliography Char"/>
    <w:basedOn w:val="DefaultParagraphFont"/>
    <w:link w:val="EndNoteBibliography"/>
    <w:rsid w:val="005D4B1D"/>
    <w:rPr>
      <w:rFonts w:ascii="Calibri" w:hAnsi="Calibri" w:cs="Calibri"/>
      <w:kern w:val="2"/>
      <w:sz w:val="24"/>
      <w:szCs w:val="24"/>
      <w14:ligatures w14:val="standardContextual"/>
    </w:rPr>
  </w:style>
  <w:style w:type="paragraph" w:styleId="Revision">
    <w:name w:val="Revision"/>
    <w:hidden/>
    <w:uiPriority w:val="99"/>
    <w:unhideWhenUsed/>
    <w:rsid w:val="0072474F"/>
    <w:rPr>
      <w:kern w:val="2"/>
      <w:sz w:val="24"/>
      <w:szCs w:val="24"/>
      <w:lang w:val="en-GB"/>
      <w14:ligatures w14:val="standardContextual"/>
    </w:rPr>
  </w:style>
  <w:style w:type="character" w:customStyle="1" w:styleId="Heading1Char">
    <w:name w:val="Heading 1 Char"/>
    <w:basedOn w:val="DefaultParagraphFont"/>
    <w:link w:val="Heading1"/>
    <w:uiPriority w:val="9"/>
    <w:rsid w:val="00D241FA"/>
    <w:rPr>
      <w:rFonts w:ascii="Calibri" w:eastAsiaTheme="majorEastAsia" w:hAnsi="Calibri" w:cstheme="majorBidi"/>
      <w:b/>
      <w:color w:val="2F5496" w:themeColor="accent1" w:themeShade="BF"/>
      <w:sz w:val="24"/>
      <w:szCs w:val="40"/>
      <w14:ligatures w14:val="standardContextual"/>
    </w:rPr>
  </w:style>
  <w:style w:type="paragraph" w:styleId="Header">
    <w:name w:val="header"/>
    <w:basedOn w:val="Normal"/>
    <w:link w:val="HeaderChar"/>
    <w:uiPriority w:val="99"/>
    <w:unhideWhenUsed/>
    <w:rsid w:val="00046188"/>
    <w:pPr>
      <w:tabs>
        <w:tab w:val="center" w:pos="4513"/>
        <w:tab w:val="right" w:pos="9026"/>
      </w:tabs>
    </w:pPr>
    <w:rPr>
      <w:rFonts w:asciiTheme="minorHAnsi" w:eastAsiaTheme="minorHAnsi" w:hAnsiTheme="minorHAnsi" w:cstheme="minorBidi"/>
      <w:kern w:val="2"/>
      <w:lang w:val="en-GB" w:eastAsia="en-US"/>
      <w14:ligatures w14:val="standardContextual"/>
    </w:rPr>
  </w:style>
  <w:style w:type="character" w:customStyle="1" w:styleId="HeaderChar">
    <w:name w:val="Header Char"/>
    <w:basedOn w:val="DefaultParagraphFont"/>
    <w:link w:val="Header"/>
    <w:uiPriority w:val="99"/>
    <w:rsid w:val="00046188"/>
    <w:rPr>
      <w:kern w:val="2"/>
      <w:sz w:val="24"/>
      <w:szCs w:val="24"/>
      <w:lang w:val="en-GB"/>
      <w14:ligatures w14:val="standardContextual"/>
    </w:rPr>
  </w:style>
  <w:style w:type="paragraph" w:styleId="Footer">
    <w:name w:val="footer"/>
    <w:basedOn w:val="Normal"/>
    <w:link w:val="FooterChar"/>
    <w:uiPriority w:val="99"/>
    <w:unhideWhenUsed/>
    <w:rsid w:val="00046188"/>
    <w:pPr>
      <w:tabs>
        <w:tab w:val="center" w:pos="4513"/>
        <w:tab w:val="right" w:pos="9026"/>
      </w:tabs>
    </w:pPr>
    <w:rPr>
      <w:rFonts w:asciiTheme="minorHAnsi" w:eastAsiaTheme="minorHAnsi" w:hAnsiTheme="minorHAnsi" w:cstheme="minorBidi"/>
      <w:kern w:val="2"/>
      <w:lang w:val="en-GB" w:eastAsia="en-US"/>
      <w14:ligatures w14:val="standardContextual"/>
    </w:rPr>
  </w:style>
  <w:style w:type="character" w:customStyle="1" w:styleId="FooterChar">
    <w:name w:val="Footer Char"/>
    <w:basedOn w:val="DefaultParagraphFont"/>
    <w:link w:val="Footer"/>
    <w:uiPriority w:val="99"/>
    <w:rsid w:val="00046188"/>
    <w:rPr>
      <w:kern w:val="2"/>
      <w:sz w:val="24"/>
      <w:szCs w:val="24"/>
      <w:lang w:val="en-GB"/>
      <w14:ligatures w14:val="standardContextual"/>
    </w:rPr>
  </w:style>
  <w:style w:type="paragraph" w:styleId="Caption">
    <w:name w:val="caption"/>
    <w:basedOn w:val="Normal"/>
    <w:next w:val="Normal"/>
    <w:uiPriority w:val="35"/>
    <w:unhideWhenUsed/>
    <w:qFormat/>
    <w:rsid w:val="00845406"/>
    <w:pPr>
      <w:spacing w:after="200"/>
    </w:pPr>
    <w:rPr>
      <w:rFonts w:asciiTheme="minorHAnsi" w:eastAsiaTheme="minorHAnsi" w:hAnsiTheme="minorHAnsi" w:cstheme="minorBidi"/>
      <w:i/>
      <w:iCs/>
      <w:color w:val="44546A" w:themeColor="text2"/>
      <w:kern w:val="2"/>
      <w:sz w:val="18"/>
      <w:szCs w:val="18"/>
      <w:lang w:val="en-GB" w:eastAsia="en-US"/>
      <w14:ligatures w14:val="standardContextual"/>
    </w:rPr>
  </w:style>
  <w:style w:type="character" w:customStyle="1" w:styleId="Heading3Char">
    <w:name w:val="Heading 3 Char"/>
    <w:basedOn w:val="DefaultParagraphFont"/>
    <w:link w:val="Heading3"/>
    <w:uiPriority w:val="9"/>
    <w:semiHidden/>
    <w:rsid w:val="00EE3FED"/>
    <w:rPr>
      <w:rFonts w:asciiTheme="majorHAnsi" w:eastAsiaTheme="majorEastAsia" w:hAnsiTheme="majorHAnsi" w:cstheme="majorBidi"/>
      <w:color w:val="1F3763" w:themeColor="accent1" w:themeShade="7F"/>
      <w:kern w:val="2"/>
      <w:sz w:val="24"/>
      <w:szCs w:val="24"/>
      <w:lang w:val="en-GB"/>
      <w14:ligatures w14:val="standardContextual"/>
    </w:rPr>
  </w:style>
  <w:style w:type="paragraph" w:customStyle="1" w:styleId="Default">
    <w:name w:val="Default"/>
    <w:rsid w:val="00C020D1"/>
    <w:pPr>
      <w:autoSpaceDE w:val="0"/>
      <w:autoSpaceDN w:val="0"/>
      <w:adjustRightInd w:val="0"/>
    </w:pPr>
    <w:rPr>
      <w:rFonts w:ascii="Calibri" w:hAnsi="Calibri" w:cs="Calibri"/>
      <w:color w:val="000000"/>
      <w:sz w:val="24"/>
      <w:szCs w:val="24"/>
      <w:lang w:val="en-ZA"/>
    </w:rPr>
  </w:style>
  <w:style w:type="character" w:customStyle="1" w:styleId="line-clamp-1">
    <w:name w:val="line-clamp-1"/>
    <w:basedOn w:val="DefaultParagraphFont"/>
    <w:rsid w:val="006318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6936617">
      <w:bodyDiv w:val="1"/>
      <w:marLeft w:val="0"/>
      <w:marRight w:val="0"/>
      <w:marTop w:val="0"/>
      <w:marBottom w:val="0"/>
      <w:divBdr>
        <w:top w:val="none" w:sz="0" w:space="0" w:color="auto"/>
        <w:left w:val="none" w:sz="0" w:space="0" w:color="auto"/>
        <w:bottom w:val="none" w:sz="0" w:space="0" w:color="auto"/>
        <w:right w:val="none" w:sz="0" w:space="0" w:color="auto"/>
      </w:divBdr>
      <w:divsChild>
        <w:div w:id="1475102700">
          <w:marLeft w:val="0"/>
          <w:marRight w:val="0"/>
          <w:marTop w:val="0"/>
          <w:marBottom w:val="0"/>
          <w:divBdr>
            <w:top w:val="none" w:sz="0" w:space="0" w:color="auto"/>
            <w:left w:val="none" w:sz="0" w:space="0" w:color="auto"/>
            <w:bottom w:val="none" w:sz="0" w:space="0" w:color="auto"/>
            <w:right w:val="none" w:sz="0" w:space="0" w:color="auto"/>
          </w:divBdr>
          <w:divsChild>
            <w:div w:id="914051470">
              <w:marLeft w:val="0"/>
              <w:marRight w:val="0"/>
              <w:marTop w:val="0"/>
              <w:marBottom w:val="0"/>
              <w:divBdr>
                <w:top w:val="none" w:sz="0" w:space="0" w:color="auto"/>
                <w:left w:val="none" w:sz="0" w:space="0" w:color="auto"/>
                <w:bottom w:val="none" w:sz="0" w:space="0" w:color="auto"/>
                <w:right w:val="none" w:sz="0" w:space="0" w:color="auto"/>
              </w:divBdr>
              <w:divsChild>
                <w:div w:id="1960723415">
                  <w:marLeft w:val="0"/>
                  <w:marRight w:val="0"/>
                  <w:marTop w:val="0"/>
                  <w:marBottom w:val="0"/>
                  <w:divBdr>
                    <w:top w:val="none" w:sz="0" w:space="0" w:color="auto"/>
                    <w:left w:val="none" w:sz="0" w:space="0" w:color="auto"/>
                    <w:bottom w:val="none" w:sz="0" w:space="0" w:color="auto"/>
                    <w:right w:val="none" w:sz="0" w:space="0" w:color="auto"/>
                  </w:divBdr>
                  <w:divsChild>
                    <w:div w:id="81541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633563">
          <w:marLeft w:val="0"/>
          <w:marRight w:val="0"/>
          <w:marTop w:val="0"/>
          <w:marBottom w:val="0"/>
          <w:divBdr>
            <w:top w:val="none" w:sz="0" w:space="0" w:color="auto"/>
            <w:left w:val="none" w:sz="0" w:space="0" w:color="auto"/>
            <w:bottom w:val="none" w:sz="0" w:space="0" w:color="auto"/>
            <w:right w:val="none" w:sz="0" w:space="0" w:color="auto"/>
          </w:divBdr>
          <w:divsChild>
            <w:div w:id="1758473838">
              <w:marLeft w:val="0"/>
              <w:marRight w:val="0"/>
              <w:marTop w:val="0"/>
              <w:marBottom w:val="0"/>
              <w:divBdr>
                <w:top w:val="none" w:sz="0" w:space="0" w:color="auto"/>
                <w:left w:val="none" w:sz="0" w:space="0" w:color="auto"/>
                <w:bottom w:val="none" w:sz="0" w:space="0" w:color="auto"/>
                <w:right w:val="none" w:sz="0" w:space="0" w:color="auto"/>
              </w:divBdr>
              <w:divsChild>
                <w:div w:id="986476431">
                  <w:marLeft w:val="0"/>
                  <w:marRight w:val="0"/>
                  <w:marTop w:val="0"/>
                  <w:marBottom w:val="0"/>
                  <w:divBdr>
                    <w:top w:val="none" w:sz="0" w:space="0" w:color="auto"/>
                    <w:left w:val="none" w:sz="0" w:space="0" w:color="auto"/>
                    <w:bottom w:val="none" w:sz="0" w:space="0" w:color="auto"/>
                    <w:right w:val="none" w:sz="0" w:space="0" w:color="auto"/>
                  </w:divBdr>
                  <w:divsChild>
                    <w:div w:id="125377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4685688">
      <w:bodyDiv w:val="1"/>
      <w:marLeft w:val="0"/>
      <w:marRight w:val="0"/>
      <w:marTop w:val="0"/>
      <w:marBottom w:val="0"/>
      <w:divBdr>
        <w:top w:val="none" w:sz="0" w:space="0" w:color="auto"/>
        <w:left w:val="none" w:sz="0" w:space="0" w:color="auto"/>
        <w:bottom w:val="none" w:sz="0" w:space="0" w:color="auto"/>
        <w:right w:val="none" w:sz="0" w:space="0" w:color="auto"/>
      </w:divBdr>
    </w:div>
    <w:div w:id="652566840">
      <w:bodyDiv w:val="1"/>
      <w:marLeft w:val="0"/>
      <w:marRight w:val="0"/>
      <w:marTop w:val="0"/>
      <w:marBottom w:val="0"/>
      <w:divBdr>
        <w:top w:val="none" w:sz="0" w:space="0" w:color="auto"/>
        <w:left w:val="none" w:sz="0" w:space="0" w:color="auto"/>
        <w:bottom w:val="none" w:sz="0" w:space="0" w:color="auto"/>
        <w:right w:val="none" w:sz="0" w:space="0" w:color="auto"/>
      </w:divBdr>
    </w:div>
    <w:div w:id="880022826">
      <w:bodyDiv w:val="1"/>
      <w:marLeft w:val="0"/>
      <w:marRight w:val="0"/>
      <w:marTop w:val="0"/>
      <w:marBottom w:val="0"/>
      <w:divBdr>
        <w:top w:val="none" w:sz="0" w:space="0" w:color="auto"/>
        <w:left w:val="none" w:sz="0" w:space="0" w:color="auto"/>
        <w:bottom w:val="none" w:sz="0" w:space="0" w:color="auto"/>
        <w:right w:val="none" w:sz="0" w:space="0" w:color="auto"/>
      </w:divBdr>
    </w:div>
    <w:div w:id="929659053">
      <w:bodyDiv w:val="1"/>
      <w:marLeft w:val="0"/>
      <w:marRight w:val="0"/>
      <w:marTop w:val="0"/>
      <w:marBottom w:val="0"/>
      <w:divBdr>
        <w:top w:val="none" w:sz="0" w:space="0" w:color="auto"/>
        <w:left w:val="none" w:sz="0" w:space="0" w:color="auto"/>
        <w:bottom w:val="none" w:sz="0" w:space="0" w:color="auto"/>
        <w:right w:val="none" w:sz="0" w:space="0" w:color="auto"/>
      </w:divBdr>
      <w:divsChild>
        <w:div w:id="514081488">
          <w:marLeft w:val="0"/>
          <w:marRight w:val="0"/>
          <w:marTop w:val="0"/>
          <w:marBottom w:val="0"/>
          <w:divBdr>
            <w:top w:val="none" w:sz="0" w:space="0" w:color="auto"/>
            <w:left w:val="none" w:sz="0" w:space="0" w:color="auto"/>
            <w:bottom w:val="none" w:sz="0" w:space="0" w:color="auto"/>
            <w:right w:val="none" w:sz="0" w:space="0" w:color="auto"/>
          </w:divBdr>
          <w:divsChild>
            <w:div w:id="284046467">
              <w:marLeft w:val="0"/>
              <w:marRight w:val="0"/>
              <w:marTop w:val="0"/>
              <w:marBottom w:val="0"/>
              <w:divBdr>
                <w:top w:val="none" w:sz="0" w:space="0" w:color="auto"/>
                <w:left w:val="none" w:sz="0" w:space="0" w:color="auto"/>
                <w:bottom w:val="none" w:sz="0" w:space="0" w:color="auto"/>
                <w:right w:val="none" w:sz="0" w:space="0" w:color="auto"/>
              </w:divBdr>
              <w:divsChild>
                <w:div w:id="1157377755">
                  <w:marLeft w:val="0"/>
                  <w:marRight w:val="0"/>
                  <w:marTop w:val="0"/>
                  <w:marBottom w:val="0"/>
                  <w:divBdr>
                    <w:top w:val="none" w:sz="0" w:space="0" w:color="auto"/>
                    <w:left w:val="none" w:sz="0" w:space="0" w:color="auto"/>
                    <w:bottom w:val="none" w:sz="0" w:space="0" w:color="auto"/>
                    <w:right w:val="none" w:sz="0" w:space="0" w:color="auto"/>
                  </w:divBdr>
                  <w:divsChild>
                    <w:div w:id="148381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708948">
          <w:marLeft w:val="0"/>
          <w:marRight w:val="0"/>
          <w:marTop w:val="0"/>
          <w:marBottom w:val="0"/>
          <w:divBdr>
            <w:top w:val="none" w:sz="0" w:space="0" w:color="auto"/>
            <w:left w:val="none" w:sz="0" w:space="0" w:color="auto"/>
            <w:bottom w:val="none" w:sz="0" w:space="0" w:color="auto"/>
            <w:right w:val="none" w:sz="0" w:space="0" w:color="auto"/>
          </w:divBdr>
          <w:divsChild>
            <w:div w:id="1277709423">
              <w:marLeft w:val="0"/>
              <w:marRight w:val="0"/>
              <w:marTop w:val="0"/>
              <w:marBottom w:val="0"/>
              <w:divBdr>
                <w:top w:val="none" w:sz="0" w:space="0" w:color="auto"/>
                <w:left w:val="none" w:sz="0" w:space="0" w:color="auto"/>
                <w:bottom w:val="none" w:sz="0" w:space="0" w:color="auto"/>
                <w:right w:val="none" w:sz="0" w:space="0" w:color="auto"/>
              </w:divBdr>
              <w:divsChild>
                <w:div w:id="1183009345">
                  <w:marLeft w:val="0"/>
                  <w:marRight w:val="0"/>
                  <w:marTop w:val="0"/>
                  <w:marBottom w:val="0"/>
                  <w:divBdr>
                    <w:top w:val="none" w:sz="0" w:space="0" w:color="auto"/>
                    <w:left w:val="none" w:sz="0" w:space="0" w:color="auto"/>
                    <w:bottom w:val="none" w:sz="0" w:space="0" w:color="auto"/>
                    <w:right w:val="none" w:sz="0" w:space="0" w:color="auto"/>
                  </w:divBdr>
                  <w:divsChild>
                    <w:div w:id="1000085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669237">
      <w:bodyDiv w:val="1"/>
      <w:marLeft w:val="0"/>
      <w:marRight w:val="0"/>
      <w:marTop w:val="0"/>
      <w:marBottom w:val="0"/>
      <w:divBdr>
        <w:top w:val="none" w:sz="0" w:space="0" w:color="auto"/>
        <w:left w:val="none" w:sz="0" w:space="0" w:color="auto"/>
        <w:bottom w:val="none" w:sz="0" w:space="0" w:color="auto"/>
        <w:right w:val="none" w:sz="0" w:space="0" w:color="auto"/>
      </w:divBdr>
    </w:div>
    <w:div w:id="1285381922">
      <w:bodyDiv w:val="1"/>
      <w:marLeft w:val="0"/>
      <w:marRight w:val="0"/>
      <w:marTop w:val="0"/>
      <w:marBottom w:val="0"/>
      <w:divBdr>
        <w:top w:val="none" w:sz="0" w:space="0" w:color="auto"/>
        <w:left w:val="none" w:sz="0" w:space="0" w:color="auto"/>
        <w:bottom w:val="none" w:sz="0" w:space="0" w:color="auto"/>
        <w:right w:val="none" w:sz="0" w:space="0" w:color="auto"/>
      </w:divBdr>
    </w:div>
    <w:div w:id="18238874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EB470E-129A-4C5F-B41A-E4535EDD3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671</Words>
  <Characters>9526</Characters>
  <Application>Microsoft Office Word</Application>
  <DocSecurity>4</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e Davies (Applied Health Research)</dc:creator>
  <cp:keywords/>
  <dc:description/>
  <cp:lastModifiedBy>Rebecca Merchant (CMH - Administration)</cp:lastModifiedBy>
  <cp:revision>2</cp:revision>
  <cp:lastPrinted>2024-08-12T18:32:00Z</cp:lastPrinted>
  <dcterms:created xsi:type="dcterms:W3CDTF">2024-12-17T13:42:00Z</dcterms:created>
  <dcterms:modified xsi:type="dcterms:W3CDTF">2024-12-17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5.4.4.8063</vt:lpwstr>
  </property>
</Properties>
</file>